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358BB2" w14:textId="77777777" w:rsidR="00922135" w:rsidRDefault="00922135" w:rsidP="00E44C8E">
      <w:pPr>
        <w:jc w:val="center"/>
        <w:rPr>
          <w:b/>
          <w:bCs/>
        </w:rPr>
      </w:pPr>
    </w:p>
    <w:p w14:paraId="30BB868A" w14:textId="77777777" w:rsidR="00922135" w:rsidRDefault="00922135" w:rsidP="00E44C8E">
      <w:pPr>
        <w:jc w:val="center"/>
        <w:rPr>
          <w:b/>
          <w:bCs/>
        </w:rPr>
      </w:pPr>
    </w:p>
    <w:p w14:paraId="1C69C79A" w14:textId="77777777" w:rsidR="00922135" w:rsidRDefault="00922135" w:rsidP="00E44C8E">
      <w:pPr>
        <w:jc w:val="center"/>
        <w:rPr>
          <w:b/>
          <w:bCs/>
        </w:rPr>
      </w:pPr>
    </w:p>
    <w:p w14:paraId="283C7849" w14:textId="77777777" w:rsidR="00922135" w:rsidRDefault="00922135" w:rsidP="00E44C8E">
      <w:pPr>
        <w:jc w:val="center"/>
        <w:rPr>
          <w:b/>
          <w:bCs/>
        </w:rPr>
      </w:pPr>
    </w:p>
    <w:p w14:paraId="3C0A14E9" w14:textId="77777777" w:rsidR="00922135" w:rsidRDefault="00922135" w:rsidP="00E44C8E">
      <w:pPr>
        <w:jc w:val="center"/>
        <w:rPr>
          <w:b/>
          <w:bCs/>
        </w:rPr>
      </w:pPr>
    </w:p>
    <w:p w14:paraId="0FE0F585" w14:textId="77777777" w:rsidR="00922135" w:rsidRDefault="00922135" w:rsidP="00E44C8E">
      <w:pPr>
        <w:jc w:val="center"/>
        <w:rPr>
          <w:b/>
          <w:bCs/>
        </w:rPr>
      </w:pPr>
    </w:p>
    <w:p w14:paraId="26A94932" w14:textId="77777777" w:rsidR="00922135" w:rsidRDefault="00922135" w:rsidP="00E44C8E">
      <w:pPr>
        <w:jc w:val="center"/>
        <w:rPr>
          <w:b/>
          <w:bCs/>
        </w:rPr>
      </w:pPr>
    </w:p>
    <w:p w14:paraId="3E8D77DF" w14:textId="77777777" w:rsidR="00922135" w:rsidRDefault="00922135" w:rsidP="00E44C8E">
      <w:pPr>
        <w:jc w:val="center"/>
        <w:rPr>
          <w:b/>
          <w:bCs/>
        </w:rPr>
      </w:pPr>
    </w:p>
    <w:p w14:paraId="2D557EA6" w14:textId="77777777" w:rsidR="00922135" w:rsidRDefault="00922135" w:rsidP="00E44C8E">
      <w:pPr>
        <w:jc w:val="center"/>
        <w:rPr>
          <w:b/>
          <w:bCs/>
        </w:rPr>
      </w:pPr>
    </w:p>
    <w:p w14:paraId="46F97A99" w14:textId="77777777" w:rsidR="00922135" w:rsidRDefault="00922135" w:rsidP="00E44C8E">
      <w:pPr>
        <w:jc w:val="center"/>
        <w:rPr>
          <w:b/>
          <w:bCs/>
        </w:rPr>
      </w:pPr>
    </w:p>
    <w:p w14:paraId="385C3618" w14:textId="77777777" w:rsidR="00922135" w:rsidRDefault="00922135" w:rsidP="00E44C8E">
      <w:pPr>
        <w:jc w:val="center"/>
        <w:rPr>
          <w:b/>
          <w:bCs/>
        </w:rPr>
      </w:pPr>
    </w:p>
    <w:p w14:paraId="7CC82C96" w14:textId="77777777" w:rsidR="00922135" w:rsidRDefault="00922135" w:rsidP="00E44C8E">
      <w:pPr>
        <w:jc w:val="center"/>
        <w:rPr>
          <w:b/>
          <w:bCs/>
        </w:rPr>
      </w:pPr>
    </w:p>
    <w:p w14:paraId="5118190C" w14:textId="77777777" w:rsidR="00922135" w:rsidRDefault="00922135" w:rsidP="00E44C8E">
      <w:pPr>
        <w:jc w:val="center"/>
        <w:rPr>
          <w:b/>
          <w:bCs/>
        </w:rPr>
      </w:pPr>
    </w:p>
    <w:p w14:paraId="3B962C3D" w14:textId="77777777" w:rsidR="00922135" w:rsidRDefault="00922135" w:rsidP="00E44C8E">
      <w:pPr>
        <w:jc w:val="center"/>
        <w:rPr>
          <w:b/>
          <w:bCs/>
        </w:rPr>
      </w:pPr>
    </w:p>
    <w:p w14:paraId="329B32BB" w14:textId="77777777" w:rsidR="00922135" w:rsidRDefault="00922135" w:rsidP="00E44C8E">
      <w:pPr>
        <w:jc w:val="center"/>
        <w:rPr>
          <w:b/>
          <w:bCs/>
        </w:rPr>
      </w:pPr>
    </w:p>
    <w:p w14:paraId="2766282A" w14:textId="77777777" w:rsidR="00922135" w:rsidRDefault="00922135" w:rsidP="00E44C8E">
      <w:pPr>
        <w:jc w:val="center"/>
        <w:rPr>
          <w:b/>
          <w:bCs/>
        </w:rPr>
      </w:pPr>
    </w:p>
    <w:p w14:paraId="78FEA3BF" w14:textId="77777777" w:rsidR="00922135" w:rsidRDefault="00922135" w:rsidP="00E44C8E">
      <w:pPr>
        <w:jc w:val="center"/>
        <w:rPr>
          <w:b/>
          <w:bCs/>
        </w:rPr>
      </w:pPr>
    </w:p>
    <w:p w14:paraId="3FB72C55" w14:textId="77777777" w:rsidR="00922135" w:rsidRDefault="00922135" w:rsidP="00E44C8E">
      <w:pPr>
        <w:jc w:val="center"/>
        <w:rPr>
          <w:b/>
          <w:bCs/>
        </w:rPr>
      </w:pPr>
    </w:p>
    <w:p w14:paraId="568108F4" w14:textId="77777777" w:rsidR="00922135" w:rsidRDefault="00922135" w:rsidP="00E44C8E">
      <w:pPr>
        <w:jc w:val="center"/>
        <w:rPr>
          <w:b/>
          <w:bCs/>
        </w:rPr>
      </w:pPr>
    </w:p>
    <w:p w14:paraId="7A2831C8" w14:textId="77777777" w:rsidR="00922135" w:rsidRDefault="00922135" w:rsidP="00E44C8E">
      <w:pPr>
        <w:jc w:val="center"/>
        <w:rPr>
          <w:b/>
          <w:bCs/>
        </w:rPr>
      </w:pPr>
    </w:p>
    <w:p w14:paraId="7CE8769A" w14:textId="77777777" w:rsidR="00922135" w:rsidRDefault="00922135" w:rsidP="00E44C8E">
      <w:pPr>
        <w:jc w:val="center"/>
        <w:rPr>
          <w:b/>
          <w:bCs/>
        </w:rPr>
      </w:pPr>
    </w:p>
    <w:p w14:paraId="0A3096F0" w14:textId="77777777" w:rsidR="00922135" w:rsidRDefault="00922135" w:rsidP="00E44C8E">
      <w:pPr>
        <w:jc w:val="center"/>
        <w:rPr>
          <w:b/>
          <w:bCs/>
        </w:rPr>
      </w:pPr>
    </w:p>
    <w:p w14:paraId="0118AF39" w14:textId="77777777" w:rsidR="00922135" w:rsidRDefault="00922135" w:rsidP="00E44C8E">
      <w:pPr>
        <w:jc w:val="center"/>
        <w:rPr>
          <w:b/>
          <w:bCs/>
        </w:rPr>
      </w:pPr>
    </w:p>
    <w:p w14:paraId="3F0F8FB2" w14:textId="77777777" w:rsidR="00922135" w:rsidRDefault="00922135" w:rsidP="00E44C8E">
      <w:pPr>
        <w:jc w:val="center"/>
        <w:rPr>
          <w:b/>
          <w:bCs/>
        </w:rPr>
      </w:pPr>
    </w:p>
    <w:p w14:paraId="087BDC61" w14:textId="77777777" w:rsidR="00922135" w:rsidRDefault="00922135" w:rsidP="00E44C8E">
      <w:pPr>
        <w:jc w:val="center"/>
        <w:rPr>
          <w:b/>
          <w:bCs/>
        </w:rPr>
      </w:pPr>
    </w:p>
    <w:p w14:paraId="404167E4" w14:textId="77777777" w:rsidR="00922135" w:rsidRDefault="00922135" w:rsidP="00E44C8E">
      <w:pPr>
        <w:jc w:val="center"/>
        <w:rPr>
          <w:b/>
          <w:bCs/>
        </w:rPr>
      </w:pPr>
    </w:p>
    <w:p w14:paraId="0A5D4EA0" w14:textId="77777777" w:rsidR="00922135" w:rsidRDefault="00922135" w:rsidP="00E44C8E">
      <w:pPr>
        <w:jc w:val="center"/>
        <w:rPr>
          <w:b/>
          <w:bCs/>
        </w:rPr>
      </w:pPr>
    </w:p>
    <w:p w14:paraId="21DD3288" w14:textId="77777777" w:rsidR="00922135" w:rsidRDefault="00922135" w:rsidP="00E44C8E">
      <w:pPr>
        <w:jc w:val="center"/>
        <w:rPr>
          <w:b/>
          <w:bCs/>
        </w:rPr>
      </w:pPr>
    </w:p>
    <w:p w14:paraId="15420D6D" w14:textId="77777777" w:rsidR="00922135" w:rsidRDefault="00922135" w:rsidP="00E44C8E">
      <w:pPr>
        <w:jc w:val="center"/>
        <w:rPr>
          <w:b/>
          <w:bCs/>
        </w:rPr>
      </w:pPr>
    </w:p>
    <w:p w14:paraId="6E1EC546" w14:textId="77777777" w:rsidR="00922135" w:rsidRDefault="00922135" w:rsidP="00E44C8E">
      <w:pPr>
        <w:jc w:val="center"/>
        <w:rPr>
          <w:b/>
          <w:bCs/>
        </w:rPr>
      </w:pPr>
    </w:p>
    <w:p w14:paraId="17C9AF1E" w14:textId="77777777" w:rsidR="00922135" w:rsidRDefault="00922135" w:rsidP="00E44C8E">
      <w:pPr>
        <w:jc w:val="center"/>
        <w:rPr>
          <w:b/>
          <w:bCs/>
        </w:rPr>
      </w:pPr>
    </w:p>
    <w:p w14:paraId="25C63DD9" w14:textId="2F97A65F" w:rsidR="00922135" w:rsidRDefault="00922135" w:rsidP="00E44C8E">
      <w:pPr>
        <w:jc w:val="center"/>
        <w:rPr>
          <w:b/>
          <w:bCs/>
        </w:rPr>
      </w:pPr>
      <w:r>
        <w:rPr>
          <w:b/>
          <w:bCs/>
        </w:rPr>
        <w:lastRenderedPageBreak/>
        <w:t>Abstract</w:t>
      </w:r>
    </w:p>
    <w:p w14:paraId="379344BA" w14:textId="77777777" w:rsidR="00922135" w:rsidRDefault="00922135" w:rsidP="00E44C8E">
      <w:pPr>
        <w:jc w:val="center"/>
        <w:rPr>
          <w:b/>
          <w:bCs/>
        </w:rPr>
      </w:pPr>
    </w:p>
    <w:p w14:paraId="190A6B29" w14:textId="77777777" w:rsidR="00922135" w:rsidRDefault="00922135" w:rsidP="00E44C8E">
      <w:pPr>
        <w:jc w:val="center"/>
        <w:rPr>
          <w:b/>
          <w:bCs/>
        </w:rPr>
      </w:pPr>
    </w:p>
    <w:p w14:paraId="46A10B5A" w14:textId="27C0585B" w:rsidR="003505BF" w:rsidRPr="00E44C8E" w:rsidRDefault="000869E0" w:rsidP="00E44C8E">
      <w:pPr>
        <w:jc w:val="center"/>
        <w:rPr>
          <w:b/>
          <w:bCs/>
        </w:rPr>
      </w:pPr>
      <w:r w:rsidRPr="00E44C8E">
        <w:rPr>
          <w:b/>
          <w:bCs/>
        </w:rPr>
        <w:t>Introduction</w:t>
      </w:r>
    </w:p>
    <w:p w14:paraId="0CD3A324" w14:textId="0DD0CABD" w:rsidR="000869E0" w:rsidRDefault="003505BF">
      <w:r>
        <w:t xml:space="preserve">Data visualisations are presentations or representations of data that relies on </w:t>
      </w:r>
      <w:proofErr w:type="gramStart"/>
      <w:r>
        <w:t>peoples</w:t>
      </w:r>
      <w:proofErr w:type="gramEnd"/>
      <w:r>
        <w:t xml:space="preserve"> visual perception to amplify understanding of data. Further, they</w:t>
      </w:r>
      <w:r w:rsidR="000869E0">
        <w:t xml:space="preserve"> are a ubiquitous methodology that provides people with a mechanism to understand complex data in visual-image form. </w:t>
      </w:r>
      <w:r>
        <w:t>Moreover</w:t>
      </w:r>
      <w:r w:rsidR="000869E0">
        <w:t xml:space="preserve">, data visualisations are </w:t>
      </w:r>
      <w:r>
        <w:t>present in the public, private, academic, and social media sectors</w:t>
      </w:r>
      <w:r w:rsidR="000869E0">
        <w:t>.</w:t>
      </w:r>
      <w:r>
        <w:t xml:space="preserve"> A core research goal is the enhancement of data visualisations to allow for individuals to better understand data. Within this paper, we will build on prior literature and methodology to ascertain how certain modifications to data visualisations can enhance understanding. Specifically, we will focus on scatterplots and modify the point encoding feature of size</w:t>
      </w:r>
      <w:r w:rsidR="00C3661F">
        <w:t xml:space="preserve"> using </w:t>
      </w:r>
      <w:r w:rsidR="00C3661F">
        <w:fldChar w:fldCharType="begin"/>
      </w:r>
      <w:r w:rsidR="00A71091">
        <w:instrText xml:space="preserve"> ADDIN ZOTERO_ITEM CSL_CITATION {"citationID":"D522OZnp","properties":{"formattedCitation":"(Strain et al., 2023)","plainCitation":"(Strain et al., 2023)","dontUpdate":true,"noteIndex":0},"citationItems":[{"id":4784,"uris":["http://zotero.org/users/7306819/items/VNA92GKW"],"itemData":{"id":4784,"type":"article-journal","container-title":"International Journal of Human-Computer Studies","DOI":"10.1016/j.ijhcs.2023.103040","ISSN":"1071-5819","language":"English","note":"publisher: Elsevier BV","page":"103040","source":"research.manchester.ac.uk","title":"The Effects of Contrast on Correlation Perception in Scatterplots","volume":"176","author":[{"family":"Strain","given":"Gabriel"},{"family":"Stewart","given":"Andrew"},{"family":"Warren","given":"Paul A."},{"family":"Jay","given":"Caroline"}],"issued":{"date-parts":[["2023",8,1]]},"citation-key":"strainEffectsContrastCorrelation2023"}}],"schema":"https://github.com/citation-style-language/schema/raw/master/csl-citation.json"} </w:instrText>
      </w:r>
      <w:r w:rsidR="00C3661F">
        <w:fldChar w:fldCharType="separate"/>
      </w:r>
      <w:r w:rsidR="00C3661F" w:rsidRPr="00C3661F">
        <w:rPr>
          <w:rFonts w:ascii="Calibri" w:hAnsi="Calibri" w:cs="Calibri"/>
        </w:rPr>
        <w:t xml:space="preserve">Strain </w:t>
      </w:r>
      <w:r w:rsidR="00C3661F">
        <w:rPr>
          <w:rFonts w:ascii="Calibri" w:hAnsi="Calibri" w:cs="Calibri"/>
        </w:rPr>
        <w:t>and colleagues</w:t>
      </w:r>
      <w:r w:rsidR="00C3661F" w:rsidRPr="00C3661F">
        <w:rPr>
          <w:rFonts w:ascii="Calibri" w:hAnsi="Calibri" w:cs="Calibri"/>
        </w:rPr>
        <w:t xml:space="preserve"> </w:t>
      </w:r>
      <w:r w:rsidR="00C3661F">
        <w:rPr>
          <w:rFonts w:ascii="Calibri" w:hAnsi="Calibri" w:cs="Calibri"/>
        </w:rPr>
        <w:t>(</w:t>
      </w:r>
      <w:r w:rsidR="00C3661F" w:rsidRPr="00C3661F">
        <w:rPr>
          <w:rFonts w:ascii="Calibri" w:hAnsi="Calibri" w:cs="Calibri"/>
        </w:rPr>
        <w:t>2023)</w:t>
      </w:r>
      <w:r w:rsidR="00C3661F">
        <w:fldChar w:fldCharType="end"/>
      </w:r>
      <w:r w:rsidR="00C3661F">
        <w:t xml:space="preserve"> novel transformation</w:t>
      </w:r>
      <w:r>
        <w:t xml:space="preserve"> to enhance estimation of correlation scatterplots. </w:t>
      </w:r>
      <w:r w:rsidR="000869E0">
        <w:t xml:space="preserve"> </w:t>
      </w:r>
    </w:p>
    <w:p w14:paraId="2A4DF715" w14:textId="7DDD8507" w:rsidR="00262A79" w:rsidRPr="00E44C8E" w:rsidRDefault="00262A79">
      <w:pPr>
        <w:rPr>
          <w:b/>
          <w:bCs/>
        </w:rPr>
      </w:pPr>
      <w:r w:rsidRPr="00E44C8E">
        <w:rPr>
          <w:b/>
          <w:bCs/>
        </w:rPr>
        <w:t>Making good data visualisations</w:t>
      </w:r>
    </w:p>
    <w:p w14:paraId="4F0A3772" w14:textId="23E0382C" w:rsidR="00262A79" w:rsidRDefault="00A71091">
      <w:r>
        <w:fldChar w:fldCharType="begin"/>
      </w:r>
      <w:r w:rsidR="004818AA">
        <w:instrText xml:space="preserve"> ADDIN ZOTERO_ITEM CSL_CITATION {"citationID":"eWcEEbIG","properties":{"formattedCitation":"(Tufte, 1982, 2001)","plainCitation":"(Tufte, 1982, 2001)","dontUpdate":true,"noteIndex":0},"citationItems":[{"id":4891,"uris":["http://zotero.org/users/7306819/items/6WBYLX29"],"itemData":{"id":4891,"type":"book","abstract":"Guide to statistical graphics, with emphasis on its use as a statistical method and applications in data analysis and mapping - includes chapters on aesthetics and the methodology of preparing graphs and visual aids. Illustrations and references.","language":"en","note":"Google-Books-ID: 4vSwzwEACAAJ","number-of-pages":"197","publisher":"Graphics Press","source":"Google Books","title":"The visual display of quantitative information","author":[{"family":"Tufte","given":"E"}],"issued":{"date-parts":[["1982"]]},"citation-key":"tufteVisualDisplayQuantitative1982"}},{"id":4893,"uris":["http://zotero.org/users/7306819/items/SJMEI4P9"],"itemData":{"id":4893,"type":"book","abstract":"The classic book on statistical graphics, charts, tables. Theory and practice in the design of data graphics, 250 illustrations of the best (and a few of the worst) statistical graphics, with detailed analysis of how to display data for precise, effective, quick analysis. Design of the high-resolution displays, small multiples. Editing and improving graphics. The data-ink ratio. Time-series, relational graphics, data maps, multivariate designs. Detection of graphical deception: design variation vs. data variation. Sources of deception. Aesthetics and data graphical displays. This is the second edition of The Visual Display of Quantitative Information. This edition provides excellent color reproductions of the many graphics of William Playfair, adds color to other images, and includes all the changes and corrections accumulated during 17 printings of the first edition.","edition":"2nd edition","event-place":"Cheshire, Conn","ISBN":"978-0-9613921-4-7","language":"English","number-of-pages":"190","publisher":"Graphics Press USA","publisher-place":"Cheshire, Conn","source":"Amazon","title":"The Visual Display of Quantitative Information","author":[{"family":"Tufte","given":"E"}],"issued":{"date-parts":[["2001",1,31]]},"citation-key":"tufteVisualDisplayQuantitative2001"}}],"schema":"https://github.com/citation-style-language/schema/raw/master/csl-citation.json"} </w:instrText>
      </w:r>
      <w:r>
        <w:fldChar w:fldCharType="separate"/>
      </w:r>
      <w:r w:rsidRPr="00A71091">
        <w:rPr>
          <w:rFonts w:ascii="Calibri" w:hAnsi="Calibri" w:cs="Calibri"/>
        </w:rPr>
        <w:t>Tufte</w:t>
      </w:r>
      <w:r>
        <w:rPr>
          <w:rFonts w:ascii="Calibri" w:hAnsi="Calibri" w:cs="Calibri"/>
        </w:rPr>
        <w:t>'s</w:t>
      </w:r>
      <w:r w:rsidRPr="00A71091">
        <w:rPr>
          <w:rFonts w:ascii="Calibri" w:hAnsi="Calibri" w:cs="Calibri"/>
        </w:rPr>
        <w:t xml:space="preserve"> </w:t>
      </w:r>
      <w:r>
        <w:rPr>
          <w:rFonts w:ascii="Calibri" w:hAnsi="Calibri" w:cs="Calibri"/>
        </w:rPr>
        <w:t>(</w:t>
      </w:r>
      <w:r w:rsidRPr="00A71091">
        <w:rPr>
          <w:rFonts w:ascii="Calibri" w:hAnsi="Calibri" w:cs="Calibri"/>
        </w:rPr>
        <w:t>1982, 2001)</w:t>
      </w:r>
      <w:r>
        <w:fldChar w:fldCharType="end"/>
      </w:r>
      <w:r w:rsidR="00262A79">
        <w:t xml:space="preserve"> seminal work on data visualisations offered some key axioms of how to produce data visualisations that are effective insofar as they embody what a data visualisation should be. They should show the data, show as much of the data points as possible, and reveal the “truth” of the data by avoiding distortions, fabrications, or errors.</w:t>
      </w:r>
      <w:r w:rsidR="00971151">
        <w:t xml:space="preserve"> Further, </w:t>
      </w:r>
      <w:r w:rsidR="00971151">
        <w:fldChar w:fldCharType="begin"/>
      </w:r>
      <w:r w:rsidR="00971151">
        <w:instrText xml:space="preserve"> ADDIN ZOTERO_ITEM CSL_CITATION {"citationID":"NWjBYvOO","properties":{"formattedCitation":"(Hehman &amp; Xie, 2021)","plainCitation":"(Hehman &amp; Xie, 2021)","dontUpdate":true,"noteIndex":0},"citationItems":[{"id":4474,"uris":["http://zotero.org/users/7306819/items/GTZNT7JJ"],"itemData":{"id":4474,"type":"article-journal","abstract":"Methods in data visualization have rapidly advanced over the past decade. Although social scientists regularly need to visualize the results of their analyses, they receive little training in how to best design their visualizations. This tutorial is for individuals whose goal is to communicate patterns in data as clearly as possible to other consumers of science and is designed to be accessible to both experienced and relatively new users of R and ggplot2. In this article, we assume some basic statistical and visualization knowledge and focus on how to visualize rather than what to visualize. We distill the science and wisdom of data-visualization expertise from books, blogs, and online forum discussion threads into recommendations for social scientists looking to convey their results to other scientists. Overarching design philosophies and color decisions are discussed before giving specific examples of code in R for visualizing central tendencies, proportions, and relationships between variables.","container-title":"Advances in Methods and Practices in Psychological Science","DOI":"10.1177/25152459211045334","ISSN":"2515-2459","issue":"4","language":"en","note":"publisher: SAGE Publications Inc","page":"25152459211045334","source":"SAGE Journals","title":"Doing Better Data Visualization","volume":"4","author":[{"family":"Hehman","given":"Eric"},{"family":"Xie","given":"Sally Y."}],"issued":{"date-parts":[["2021",10,1]]},"citation-key":"hehmanDoingBetterData2021"}}],"schema":"https://github.com/citation-style-language/schema/raw/master/csl-citation.json"} </w:instrText>
      </w:r>
      <w:r w:rsidR="00971151">
        <w:fldChar w:fldCharType="separate"/>
      </w:r>
      <w:r w:rsidR="00971151" w:rsidRPr="00971151">
        <w:rPr>
          <w:rFonts w:ascii="Calibri" w:hAnsi="Calibri" w:cs="Calibri"/>
        </w:rPr>
        <w:t xml:space="preserve">Hehman </w:t>
      </w:r>
      <w:r w:rsidR="00971151">
        <w:rPr>
          <w:rFonts w:ascii="Calibri" w:hAnsi="Calibri" w:cs="Calibri"/>
        </w:rPr>
        <w:t>and</w:t>
      </w:r>
      <w:r w:rsidR="00971151" w:rsidRPr="00971151">
        <w:rPr>
          <w:rFonts w:ascii="Calibri" w:hAnsi="Calibri" w:cs="Calibri"/>
        </w:rPr>
        <w:t xml:space="preserve"> Xie </w:t>
      </w:r>
      <w:r w:rsidR="00971151">
        <w:rPr>
          <w:rFonts w:ascii="Calibri" w:hAnsi="Calibri" w:cs="Calibri"/>
        </w:rPr>
        <w:t>(</w:t>
      </w:r>
      <w:r w:rsidR="00971151" w:rsidRPr="00971151">
        <w:rPr>
          <w:rFonts w:ascii="Calibri" w:hAnsi="Calibri" w:cs="Calibri"/>
        </w:rPr>
        <w:t>2021)</w:t>
      </w:r>
      <w:r w:rsidR="00971151">
        <w:fldChar w:fldCharType="end"/>
      </w:r>
      <w:r w:rsidR="00971151">
        <w:t xml:space="preserve"> build upon these axioms and posit three related guiding philosophies. First, like Tufte, they argue for information richness: showing as much of the data as possible and telling the truth. </w:t>
      </w:r>
      <w:r w:rsidR="00971151">
        <w:fldChar w:fldCharType="begin"/>
      </w:r>
      <w:r w:rsidR="00971151">
        <w:instrText xml:space="preserve"> ADDIN ZOTERO_ITEM CSL_CITATION {"citationID":"NhLKT4QV","properties":{"formattedCitation":"(Hehman &amp; Xie, 2021)","plainCitation":"(Hehman &amp; Xie, 2021)","dontUpdate":true,"noteIndex":0},"citationItems":[{"id":4474,"uris":["http://zotero.org/users/7306819/items/GTZNT7JJ"],"itemData":{"id":4474,"type":"article-journal","abstract":"Methods in data visualization have rapidly advanced over the past decade. Although social scientists regularly need to visualize the results of their analyses, they receive little training in how to best design their visualizations. This tutorial is for individuals whose goal is to communicate patterns in data as clearly as possible to other consumers of science and is designed to be accessible to both experienced and relatively new users of R and ggplot2. In this article, we assume some basic statistical and visualization knowledge and focus on how to visualize rather than what to visualize. We distill the science and wisdom of data-visualization expertise from books, blogs, and online forum discussion threads into recommendations for social scientists looking to convey their results to other scientists. Overarching design philosophies and color decisions are discussed before giving specific examples of code in R for visualizing central tendencies, proportions, and relationships between variables.","container-title":"Advances in Methods and Practices in Psychological Science","DOI":"10.1177/25152459211045334","ISSN":"2515-2459","issue":"4","language":"en","note":"publisher: SAGE Publications Inc","page":"25152459211045334","source":"SAGE Journals","title":"Doing Better Data Visualization","volume":"4","author":[{"family":"Hehman","given":"Eric"},{"family":"Xie","given":"Sally Y."}],"issued":{"date-parts":[["2021",10,1]]},"citation-key":"hehmanDoingBetterData2021"}}],"schema":"https://github.com/citation-style-language/schema/raw/master/csl-citation.json"} </w:instrText>
      </w:r>
      <w:r w:rsidR="00971151">
        <w:fldChar w:fldCharType="separate"/>
      </w:r>
      <w:r w:rsidR="00971151" w:rsidRPr="00971151">
        <w:rPr>
          <w:rFonts w:ascii="Calibri" w:hAnsi="Calibri" w:cs="Calibri"/>
        </w:rPr>
        <w:t xml:space="preserve">Hehman </w:t>
      </w:r>
      <w:r w:rsidR="00971151">
        <w:rPr>
          <w:rFonts w:ascii="Calibri" w:hAnsi="Calibri" w:cs="Calibri"/>
        </w:rPr>
        <w:t>and</w:t>
      </w:r>
      <w:r w:rsidR="00971151" w:rsidRPr="00971151">
        <w:rPr>
          <w:rFonts w:ascii="Calibri" w:hAnsi="Calibri" w:cs="Calibri"/>
        </w:rPr>
        <w:t xml:space="preserve"> Xie </w:t>
      </w:r>
      <w:r w:rsidR="00971151">
        <w:rPr>
          <w:rFonts w:ascii="Calibri" w:hAnsi="Calibri" w:cs="Calibri"/>
        </w:rPr>
        <w:t>(</w:t>
      </w:r>
      <w:r w:rsidR="00971151" w:rsidRPr="00971151">
        <w:rPr>
          <w:rFonts w:ascii="Calibri" w:hAnsi="Calibri" w:cs="Calibri"/>
        </w:rPr>
        <w:t>2021)</w:t>
      </w:r>
      <w:r w:rsidR="00971151">
        <w:fldChar w:fldCharType="end"/>
      </w:r>
      <w:r w:rsidR="00971151">
        <w:t xml:space="preserve"> argue that using summary visualisations, e.g., box plots, that only examine a central tendency can mislead viewers. In support, </w:t>
      </w:r>
      <w:r w:rsidR="00971151">
        <w:fldChar w:fldCharType="begin"/>
      </w:r>
      <w:r w:rsidR="00D140D0">
        <w:instrText xml:space="preserve"> ADDIN ZOTERO_ITEM CSL_CITATION {"citationID":"FVMPaakb","properties":{"formattedCitation":"(Weissgerber et al., 2019)","plainCitation":"(Weissgerber et al., 2019)","dontUpdate":true,"noteIndex":0},"citationItems":[{"id":4783,"uris":["http://zotero.org/users/7306819/items/MCV7MZQ4"],"itemData":{"id":4783,"type":"article-journal","abstract":"Reports highlighting the problems with the standard practice of using bar graphs to show continuous data have prompted many journals to adopt new visualization policies. These policies encourage au...","container-title":"Circulation","issue":"18","note":"MAG ID: 2981336431","page":"1506-1518","title":"Reveal, Don't Conceal: Transforming Data Visualization to Improve Transparency.","volume":"140","author":[{"family":"Weissgerber","given":"Tracey L."},{"family":"Winham","given":"Stacey J."},{"family":"Heinzen","given":"Ethan P."},{"family":"Milin-Lazovic","given":"Jelena"},{"family":"Garcia-Valencia","given":"Oscar"},{"family":"Bukumiric","given":"Zoran"},{"family":"Savic","given":"Marko"},{"family":"Garovic","given":"Vesna D."},{"family":"Milic","given":"Natasa"},{"family":"Milic","given":"Natasa"}],"issued":{"date-parts":[["2019",10,29]]},"citation-key":"weissgerberRevealDonConceal2019"}}],"schema":"https://github.com/citation-style-language/schema/raw/master/csl-citation.json"} </w:instrText>
      </w:r>
      <w:r w:rsidR="00971151">
        <w:fldChar w:fldCharType="separate"/>
      </w:r>
      <w:r w:rsidR="00971151" w:rsidRPr="00971151">
        <w:rPr>
          <w:rFonts w:ascii="Calibri" w:hAnsi="Calibri" w:cs="Calibri"/>
        </w:rPr>
        <w:t xml:space="preserve">Weissgerber et al. </w:t>
      </w:r>
      <w:r w:rsidR="00971151">
        <w:rPr>
          <w:rFonts w:ascii="Calibri" w:hAnsi="Calibri" w:cs="Calibri"/>
        </w:rPr>
        <w:t>(</w:t>
      </w:r>
      <w:r w:rsidR="00971151" w:rsidRPr="00971151">
        <w:rPr>
          <w:rFonts w:ascii="Calibri" w:hAnsi="Calibri" w:cs="Calibri"/>
        </w:rPr>
        <w:t>2019)</w:t>
      </w:r>
      <w:r w:rsidR="00971151">
        <w:fldChar w:fldCharType="end"/>
      </w:r>
      <w:r w:rsidR="00971151">
        <w:t xml:space="preserve"> suggest that box plots conceal data as they</w:t>
      </w:r>
      <w:r w:rsidR="00BB6D75">
        <w:t xml:space="preserve"> aggregate and</w:t>
      </w:r>
      <w:r w:rsidR="00971151">
        <w:t xml:space="preserve"> do not show the underlying data distribution. To improve this, recent R packages have allowed researchers to combine plots. A common and effective plot combination for boxplots is to combine then with violin plots and </w:t>
      </w:r>
      <w:r w:rsidR="00BB6D75">
        <w:t>jitter plots</w:t>
      </w:r>
      <w:r w:rsidR="00C92452">
        <w:t xml:space="preserve"> </w:t>
      </w:r>
      <w:r w:rsidR="00C92452">
        <w:fldChar w:fldCharType="begin"/>
      </w:r>
      <w:r w:rsidR="00C92452">
        <w:instrText xml:space="preserve"> ADDIN ZOTERO_ITEM CSL_CITATION {"citationID":"t0byVptz","properties":{"formattedCitation":"(Casals &amp; Daunis-i-Estadella, 2023; Cui, 2020)","plainCitation":"(Casals &amp; Daunis-i-Estadella, 2023; Cui, 2020)","noteIndex":0},"citationItems":[{"id":4830,"uris":["http://zotero.org/users/7306819/items/AHA9MA8E"],"itemData":{"id":4830,"type":"article-journal","abstract":"A statistical graph can offer an alternative compelling approach to statistical thinking that focuses on important concepts rather than procedural formulas. Nowadays, visualizing multidimensional/multivariate data is essential but can also be challenging. In sport analytics, the exploration and descriptive analysis of data using visualization techniques has increased in recent years to, for example, describe possible patterns and uncertainty of player performance. These visualization techniques have been used so far with different purposes by various professionals in the sport industry, such as managers, coaches, scouters, technical staff, journalists, and researchers. The abuse of graphs, such as the radar plot, and their frequent misinterpretation in the world of sports and possible implications for coaching decisions has led us to create more informative and accurate visualizations. Here, we propose new, more educational visualizations we have termed violinboxplots and enhanced radar plot for their use in the sports analytics and other fields. These allow us to visualize, besides distribution and statistical summaries, the extreme data values that can be fundamental in performance studies and allow us to benchmark.","container-title":"International Journal of Sports Science &amp; Coaching","DOI":"10.1177/17479541221099638","ISSN":"1747-9541","issue":"2","language":"en","note":"publisher: SAGE Publications","page":"572-583","source":"SAGE Journals","title":"Violinboxplot and enhanced radar plot as components of effective graphical dashboards: An educational example of sports analytics","title-short":"Violinboxplot and enhanced radar plot as components of effective graphical dashboards","volume":"18","author":[{"family":"Casals","given":"Martí"},{"family":"Daunis-i-Estadella","given":"Pepus"}],"issued":{"date-parts":[["2023",4,1]]},"citation-key":"casalsViolinboxplotEnhancedRadar2023"}},{"id":4826,"uris":["http://zotero.org/users/7306819/items/RNPT6CP3"],"itemData":{"id":4826,"type":"article-journal","container-title":"Educational Measurement: Issues and Practice","DOI":"10.1111/emip.12339","ISSN":"1745-3992","issue":"2","language":"en","license":"© 2020 by the National Council on Measurement in Education","note":"_eprint: https://onlinelibrary.wiley.com/doi/pdf/10.1111/emip.12339","page":"7-7","source":"Wiley Online Library","title":"On the Cover: Violin Plot","title-short":"On the Cover","volume":"39","author":[{"family":"Cui","given":"Zhongmin"}],"issued":{"date-parts":[["2020"]]},"citation-key":"cuiCoverViolinPlot2020"}}],"schema":"https://github.com/citation-style-language/schema/raw/master/csl-citation.json"} </w:instrText>
      </w:r>
      <w:r w:rsidR="00C92452">
        <w:fldChar w:fldCharType="separate"/>
      </w:r>
      <w:r w:rsidR="00C92452" w:rsidRPr="00C92452">
        <w:rPr>
          <w:rFonts w:ascii="Calibri" w:hAnsi="Calibri" w:cs="Calibri"/>
        </w:rPr>
        <w:t>(Casals &amp; Daunis-i-Estadella, 2023; Cui, 2020)</w:t>
      </w:r>
      <w:r w:rsidR="00C92452">
        <w:fldChar w:fldCharType="end"/>
      </w:r>
      <w:r w:rsidR="00BB6D75">
        <w:t>; this produces a plot that shows the aggregate, underlying data, and distribution</w:t>
      </w:r>
      <w:r w:rsidR="00C92452">
        <w:t xml:space="preserve"> </w:t>
      </w:r>
      <w:r w:rsidR="00C92452">
        <w:fldChar w:fldCharType="begin"/>
      </w:r>
      <w:r w:rsidR="00C92452">
        <w:instrText xml:space="preserve"> ADDIN ZOTERO_ITEM CSL_CITATION {"citationID":"Ek9ZHgWR","properties":{"formattedCitation":"(Kassambara, 2019; Stewart, 2022)","plainCitation":"(Kassambara, 2019; Stewart, 2022)","noteIndex":0},"citationItems":[{"id":4838,"uris":["http://zotero.org/users/7306819/items/HF8QJXLK"],"itemData":{"id":4838,"type":"post-weblog","abstract":"This book presents the essentials of ggplot2 to easily create beautiful graphics in R. We provide many practical examples.","container-title":"Datanovia","language":"en-US","title":"GGPlot2 Essentials for Great Data Visualization in R","URL":"https://www.datanovia.com/en/product/ggplot2-essentials-for-great-data-visualization-in-r/","author":[{"family":"Kassambara","given":"A"}],"accessed":{"date-parts":[["2023",7,3]]},"issued":{"date-parts":[["2019",1,19]]},"citation-key":"kassambaraGGPlot2EssentialsGreat2019"}},{"id":4833,"uris":["http://zotero.org/users/7306819/items/5G65FV5N"],"itemData":{"id":4833,"type":"webpage","title":"Advanced Data Skills, Open Science and Reproducibility. Week 3: Data Visualisation","URL":"https://ajstewartlang.github.io/06_data_visualisation/knitted_workshop/06_data_visualisation#geom_violin()","author":[{"family":"Stewart","given":"A. J."}],"accessed":{"date-parts":[["2023",7,3]]},"issued":{"date-parts":[["2022"]]},"citation-key":"stewartAdvancedDataSkills2022"}}],"schema":"https://github.com/citation-style-language/schema/raw/master/csl-citation.json"} </w:instrText>
      </w:r>
      <w:r w:rsidR="00C92452">
        <w:fldChar w:fldCharType="separate"/>
      </w:r>
      <w:r w:rsidR="00C92452" w:rsidRPr="00C92452">
        <w:rPr>
          <w:rFonts w:ascii="Calibri" w:hAnsi="Calibri" w:cs="Calibri"/>
        </w:rPr>
        <w:t>(Kassambara, 2019; Stewart, 2022)</w:t>
      </w:r>
      <w:r w:rsidR="00C92452">
        <w:fldChar w:fldCharType="end"/>
      </w:r>
      <w:r w:rsidR="00BB6D75">
        <w:t>. Further, raincloud plots similarly produce this effective combination of plot factors</w:t>
      </w:r>
      <w:r w:rsidR="00C92452">
        <w:t xml:space="preserve"> </w:t>
      </w:r>
      <w:r w:rsidR="00C92452">
        <w:fldChar w:fldCharType="begin"/>
      </w:r>
      <w:r w:rsidR="00C92452">
        <w:instrText xml:space="preserve"> ADDIN ZOTERO_ITEM CSL_CITATION {"citationID":"uKnTwoak","properties":{"formattedCitation":"(Stewart, 2019)","plainCitation":"(Stewart, 2019)","noteIndex":0},"citationItems":[{"id":4837,"uris":["http://zotero.org/users/7306819/items/3AHZ4RUP"],"itemData":{"id":4837,"type":"speech","event-place":"Lancaster University","publisher-place":"Lancaster University","title":"Reproducible Data Visualisations","author":[{"family":"Stewart","given":"A. J."}],"issued":{"date-parts":[["2019"]]},"citation-key":"stewartReproducibleDataVisualisations2019"}}],"schema":"https://github.com/citation-style-language/schema/raw/master/csl-citation.json"} </w:instrText>
      </w:r>
      <w:r w:rsidR="00C92452">
        <w:fldChar w:fldCharType="separate"/>
      </w:r>
      <w:r w:rsidR="00C92452" w:rsidRPr="00C92452">
        <w:rPr>
          <w:rFonts w:ascii="Calibri" w:hAnsi="Calibri" w:cs="Calibri"/>
        </w:rPr>
        <w:t>(Stewart, 2019)</w:t>
      </w:r>
      <w:r w:rsidR="00C92452">
        <w:fldChar w:fldCharType="end"/>
      </w:r>
      <w:r w:rsidR="00BB6D75">
        <w:t xml:space="preserve">. </w:t>
      </w:r>
    </w:p>
    <w:p w14:paraId="7E01CB7C" w14:textId="4DC988CF" w:rsidR="00BB6D75" w:rsidRDefault="00BA3245">
      <w:r>
        <w:fldChar w:fldCharType="begin"/>
      </w:r>
      <w:r>
        <w:instrText xml:space="preserve"> ADDIN ZOTERO_ITEM CSL_CITATION {"citationID":"oUzUl79C","properties":{"formattedCitation":"(Hehman &amp; Xie, 2021)","plainCitation":"(Hehman &amp; Xie, 2021)","dontUpdate":true,"noteIndex":0},"citationItems":[{"id":4474,"uris":["http://zotero.org/users/7306819/items/GTZNT7JJ"],"itemData":{"id":4474,"type":"article-journal","abstract":"Methods in data visualization have rapidly advanced over the past decade. Although social scientists regularly need to visualize the results of their analyses, they receive little training in how to best design their visualizations. This tutorial is for individuals whose goal is to communicate patterns in data as clearly as possible to other consumers of science and is designed to be accessible to both experienced and relatively new users of R and ggplot2. In this article, we assume some basic statistical and visualization knowledge and focus on how to visualize rather than what to visualize. We distill the science and wisdom of data-visualization expertise from books, blogs, and online forum discussion threads into recommendations for social scientists looking to convey their results to other scientists. Overarching design philosophies and color decisions are discussed before giving specific examples of code in R for visualizing central tendencies, proportions, and relationships between variables.","container-title":"Advances in Methods and Practices in Psychological Science","DOI":"10.1177/25152459211045334","ISSN":"2515-2459","issue":"4","language":"en","note":"publisher: SAGE Publications Inc","page":"25152459211045334","source":"SAGE Journals","title":"Doing Better Data Visualization","volume":"4","author":[{"family":"Hehman","given":"Eric"},{"family":"Xie","given":"Sally Y."}],"issued":{"date-parts":[["2021",10,1]]},"citation-key":"hehmanDoingBetterData2021"}}],"schema":"https://github.com/citation-style-language/schema/raw/master/csl-citation.json"} </w:instrText>
      </w:r>
      <w:r>
        <w:fldChar w:fldCharType="separate"/>
      </w:r>
      <w:r w:rsidRPr="00971151">
        <w:rPr>
          <w:rFonts w:ascii="Calibri" w:hAnsi="Calibri" w:cs="Calibri"/>
        </w:rPr>
        <w:t xml:space="preserve">Hehman </w:t>
      </w:r>
      <w:r>
        <w:rPr>
          <w:rFonts w:ascii="Calibri" w:hAnsi="Calibri" w:cs="Calibri"/>
        </w:rPr>
        <w:t>and</w:t>
      </w:r>
      <w:r w:rsidRPr="00971151">
        <w:rPr>
          <w:rFonts w:ascii="Calibri" w:hAnsi="Calibri" w:cs="Calibri"/>
        </w:rPr>
        <w:t xml:space="preserve"> Xie</w:t>
      </w:r>
      <w:r>
        <w:rPr>
          <w:rFonts w:ascii="Calibri" w:hAnsi="Calibri" w:cs="Calibri"/>
        </w:rPr>
        <w:t>'s</w:t>
      </w:r>
      <w:r w:rsidRPr="00971151">
        <w:rPr>
          <w:rFonts w:ascii="Calibri" w:hAnsi="Calibri" w:cs="Calibri"/>
        </w:rPr>
        <w:t xml:space="preserve"> </w:t>
      </w:r>
      <w:r>
        <w:rPr>
          <w:rFonts w:ascii="Calibri" w:hAnsi="Calibri" w:cs="Calibri"/>
        </w:rPr>
        <w:t>(</w:t>
      </w:r>
      <w:r w:rsidRPr="00971151">
        <w:rPr>
          <w:rFonts w:ascii="Calibri" w:hAnsi="Calibri" w:cs="Calibri"/>
        </w:rPr>
        <w:t>2021)</w:t>
      </w:r>
      <w:r>
        <w:fldChar w:fldCharType="end"/>
      </w:r>
      <w:r>
        <w:t xml:space="preserve"> second philosophy is minimalism. They argue that having excessive amnesties, e.g., three-dimensional graphs where two-dimensional graphs suffice, lower reader comprehension </w:t>
      </w:r>
      <w:r>
        <w:fldChar w:fldCharType="begin"/>
      </w:r>
      <w:r>
        <w:instrText xml:space="preserve"> ADDIN ZOTERO_ITEM CSL_CITATION {"citationID":"xY9xg9QK","properties":{"formattedCitation":"(Wilke, 2019)","plainCitation":"(Wilke, 2019)","noteIndex":0},"citationItems":[{"id":4840,"uris":["http://zotero.org/users/7306819/items/UWP68DEJ"],"itemData":{"id":4840,"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source":"Google Books","title":"Fundamentals of Data Visualization: A Primer on Making Informative and Compelling Figures","title-short":"Fundamentals of Data Visualization","author":[{"family":"Wilke","given":"Claus O."}],"issued":{"date-parts":[["2019",3,18]]},"citation-key":"wilkeFundamentalsDataVisualization2019"}}],"schema":"https://github.com/citation-style-language/schema/raw/master/csl-citation.json"} </w:instrText>
      </w:r>
      <w:r>
        <w:fldChar w:fldCharType="separate"/>
      </w:r>
      <w:r w:rsidRPr="00BA3245">
        <w:rPr>
          <w:rFonts w:ascii="Calibri" w:hAnsi="Calibri" w:cs="Calibri"/>
        </w:rPr>
        <w:t>(Wilke, 2019)</w:t>
      </w:r>
      <w:r>
        <w:fldChar w:fldCharType="end"/>
      </w:r>
      <w:r>
        <w:t xml:space="preserve">. Moreover, unnecessary additions like shadowing or mirroring effects should be avoided. Finally, </w:t>
      </w:r>
      <w:r>
        <w:fldChar w:fldCharType="begin"/>
      </w:r>
      <w:r w:rsidR="00F432F5">
        <w:instrText xml:space="preserve"> ADDIN ZOTERO_ITEM CSL_CITATION {"citationID":"C7ReodXp","properties":{"formattedCitation":"(Hehman &amp; Xie, 2021)","plainCitation":"(Hehman &amp; Xie, 2021)","dontUpdate":true,"noteIndex":0},"citationItems":[{"id":4474,"uris":["http://zotero.org/users/7306819/items/GTZNT7JJ"],"itemData":{"id":4474,"type":"article-journal","abstract":"Methods in data visualization have rapidly advanced over the past decade. Although social scientists regularly need to visualize the results of their analyses, they receive little training in how to best design their visualizations. This tutorial is for individuals whose goal is to communicate patterns in data as clearly as possible to other consumers of science and is designed to be accessible to both experienced and relatively new users of R and ggplot2. In this article, we assume some basic statistical and visualization knowledge and focus on how to visualize rather than what to visualize. We distill the science and wisdom of data-visualization expertise from books, blogs, and online forum discussion threads into recommendations for social scientists looking to convey their results to other scientists. Overarching design philosophies and color decisions are discussed before giving specific examples of code in R for visualizing central tendencies, proportions, and relationships between variables.","container-title":"Advances in Methods and Practices in Psychological Science","DOI":"10.1177/25152459211045334","ISSN":"2515-2459","issue":"4","language":"en","note":"publisher: SAGE Publications Inc","page":"25152459211045334","source":"SAGE Journals","title":"Doing Better Data Visualization","volume":"4","author":[{"family":"Hehman","given":"Eric"},{"family":"Xie","given":"Sally Y."}],"issued":{"date-parts":[["2021",10,1]]},"citation-key":"hehmanDoingBetterData2021"}}],"schema":"https://github.com/citation-style-language/schema/raw/master/csl-citation.json"} </w:instrText>
      </w:r>
      <w:r>
        <w:fldChar w:fldCharType="separate"/>
      </w:r>
      <w:r w:rsidRPr="00971151">
        <w:rPr>
          <w:rFonts w:ascii="Calibri" w:hAnsi="Calibri" w:cs="Calibri"/>
        </w:rPr>
        <w:t xml:space="preserve">Hehman </w:t>
      </w:r>
      <w:r>
        <w:rPr>
          <w:rFonts w:ascii="Calibri" w:hAnsi="Calibri" w:cs="Calibri"/>
        </w:rPr>
        <w:t>and</w:t>
      </w:r>
      <w:r w:rsidRPr="00971151">
        <w:rPr>
          <w:rFonts w:ascii="Calibri" w:hAnsi="Calibri" w:cs="Calibri"/>
        </w:rPr>
        <w:t xml:space="preserve"> Xie </w:t>
      </w:r>
      <w:r>
        <w:rPr>
          <w:rFonts w:ascii="Calibri" w:hAnsi="Calibri" w:cs="Calibri"/>
        </w:rPr>
        <w:t>(</w:t>
      </w:r>
      <w:r w:rsidRPr="00971151">
        <w:rPr>
          <w:rFonts w:ascii="Calibri" w:hAnsi="Calibri" w:cs="Calibri"/>
        </w:rPr>
        <w:t>2021)</w:t>
      </w:r>
      <w:r>
        <w:fldChar w:fldCharType="end"/>
      </w:r>
      <w:r>
        <w:t xml:space="preserve"> argue that using colour effectively is essential.</w:t>
      </w:r>
      <w:r w:rsidR="0036199B">
        <w:t xml:space="preserve"> Their first consideration is that approximately 5% of humans and closer to 10% of males are colour blind</w:t>
      </w:r>
      <w:r w:rsidR="00F432F5">
        <w:t xml:space="preserve"> </w:t>
      </w:r>
      <w:r w:rsidR="00F432F5">
        <w:fldChar w:fldCharType="begin"/>
      </w:r>
      <w:r w:rsidR="00F432F5">
        <w:instrText xml:space="preserve"> ADDIN ZOTERO_ITEM CSL_CITATION {"citationID":"TPCMhJOQ","properties":{"formattedCitation":"(Neitz &amp; Neitz, 2011)","plainCitation":"(Neitz &amp; Neitz, 2011)","noteIndex":0},"citationItems":[{"id":4842,"uris":["http://zotero.org/users/7306819/items/MFPZSZVX"],"itemData":{"id":4842,"type":"article-journal","abstract":"The contributions of genetics research to the science of normal and defective color vision over the previous few decades are reviewed emphasizing the developments in the 25years since the last anniversary issue of Vision Research. Understanding of the biology underlying color vision has been vaulted forward through the application of the tools of molecular genetics. For all their complexity, the biological processes responsible for color vision are more accessible than for many other neural systems. This is partly because of the wealth of genetic variations that affect color perception, both within and across species, and because components of the color vision system lend themselves to genetic manipulation. Mutations and rearrangements in the genes encoding the long, middle, and short wavelength sensitive cone pigments are responsible for color vision deficiencies and mutations have been identified that affect the number of cone types, the absorption spectra of the pigments, the functionality and viability of the cones, and the topography of the cone mosaic. The addition of an opsin gene, as occurred in the evolution of primate color vision, and has been done in experimental animals can produce expanded color vision capacities and this has provided insight into the underlying neural circuitry.","collection-title":"Vision Research 50th Anniversary Issue: Part 1","container-title":"Vision Research","DOI":"10.1016/j.visres.2010.12.002","ISSN":"0042-6989","issue":"7","journalAbbreviation":"Vision Research","language":"en","page":"633-651","source":"ScienceDirect","title":"The genetics of normal and defective color vision","volume":"51","author":[{"family":"Neitz","given":"Jay"},{"family":"Neitz","given":"Maureen"}],"issued":{"date-parts":[["2011",4,13]]},"citation-key":"neitzGeneticsNormalDefective2011"}}],"schema":"https://github.com/citation-style-language/schema/raw/master/csl-citation.json"} </w:instrText>
      </w:r>
      <w:r w:rsidR="00F432F5">
        <w:fldChar w:fldCharType="separate"/>
      </w:r>
      <w:r w:rsidR="00F432F5" w:rsidRPr="00F432F5">
        <w:rPr>
          <w:rFonts w:ascii="Calibri" w:hAnsi="Calibri" w:cs="Calibri"/>
        </w:rPr>
        <w:t>(Neitz &amp; Neitz, 2011)</w:t>
      </w:r>
      <w:r w:rsidR="00F432F5">
        <w:fldChar w:fldCharType="end"/>
      </w:r>
      <w:r w:rsidR="0036199B">
        <w:t xml:space="preserve">. The most common colour blindness is red-green also known as </w:t>
      </w:r>
      <w:r w:rsidR="0036199B">
        <w:rPr>
          <w:rFonts w:ascii="Arial" w:hAnsi="Arial" w:cs="Arial"/>
          <w:color w:val="202124"/>
          <w:sz w:val="30"/>
          <w:szCs w:val="30"/>
          <w:shd w:val="clear" w:color="auto" w:fill="FFFFFF"/>
        </w:rPr>
        <w:t>deuteranopia</w:t>
      </w:r>
      <w:r w:rsidR="0036199B">
        <w:t>; this causes issues seeing and distinguishing between red, green, and yellow</w:t>
      </w:r>
      <w:r w:rsidR="00F432F5">
        <w:t xml:space="preserve"> </w:t>
      </w:r>
      <w:r w:rsidR="00F432F5">
        <w:fldChar w:fldCharType="begin"/>
      </w:r>
      <w:r w:rsidR="00F432F5">
        <w:instrText xml:space="preserve"> ADDIN ZOTERO_ITEM CSL_CITATION {"citationID":"T20GlLyt","properties":{"formattedCitation":"(Neitz &amp; Neitz, 2011)","plainCitation":"(Neitz &amp; Neitz, 2011)","noteIndex":0},"citationItems":[{"id":4842,"uris":["http://zotero.org/users/7306819/items/MFPZSZVX"],"itemData":{"id":4842,"type":"article-journal","abstract":"The contributions of genetics research to the science of normal and defective color vision over the previous few decades are reviewed emphasizing the developments in the 25years since the last anniversary issue of Vision Research. Understanding of the biology underlying color vision has been vaulted forward through the application of the tools of molecular genetics. For all their complexity, the biological processes responsible for color vision are more accessible than for many other neural systems. This is partly because of the wealth of genetic variations that affect color perception, both within and across species, and because components of the color vision system lend themselves to genetic manipulation. Mutations and rearrangements in the genes encoding the long, middle, and short wavelength sensitive cone pigments are responsible for color vision deficiencies and mutations have been identified that affect the number of cone types, the absorption spectra of the pigments, the functionality and viability of the cones, and the topography of the cone mosaic. The addition of an opsin gene, as occurred in the evolution of primate color vision, and has been done in experimental animals can produce expanded color vision capacities and this has provided insight into the underlying neural circuitry.","collection-title":"Vision Research 50th Anniversary Issue: Part 1","container-title":"Vision Research","DOI":"10.1016/j.visres.2010.12.002","ISSN":"0042-6989","issue":"7","journalAbbreviation":"Vision Research","language":"en","page":"633-651","source":"ScienceDirect","title":"The genetics of normal and defective color vision","volume":"51","author":[{"family":"Neitz","given":"Jay"},{"family":"Neitz","given":"Maureen"}],"issued":{"date-parts":[["2011",4,13]]},"citation-key":"neitzGeneticsNormalDefective2011"}}],"schema":"https://github.com/citation-style-language/schema/raw/master/csl-citation.json"} </w:instrText>
      </w:r>
      <w:r w:rsidR="00F432F5">
        <w:fldChar w:fldCharType="separate"/>
      </w:r>
      <w:r w:rsidR="00F432F5" w:rsidRPr="00F432F5">
        <w:rPr>
          <w:rFonts w:ascii="Calibri" w:hAnsi="Calibri" w:cs="Calibri"/>
        </w:rPr>
        <w:t>(Neitz &amp; Neitz, 2011)</w:t>
      </w:r>
      <w:r w:rsidR="00F432F5">
        <w:fldChar w:fldCharType="end"/>
      </w:r>
      <w:r w:rsidR="0036199B">
        <w:t xml:space="preserve">. So, to be inclusive, understanding what colours to avoid is essential. Further, in many journals and scientific communication mediums, grey scale (graph categories being distinguished by shades of grey) is common. Thus, the visualisations researchers make should be meaningful in grey scale and not rely on a necessity for specific colours, e.g., green. </w:t>
      </w:r>
    </w:p>
    <w:p w14:paraId="3BECFF92" w14:textId="1932DB0D" w:rsidR="000869E0" w:rsidRPr="00E44C8E" w:rsidRDefault="003505BF">
      <w:pPr>
        <w:rPr>
          <w:b/>
          <w:bCs/>
        </w:rPr>
      </w:pPr>
      <w:r w:rsidRPr="00E44C8E">
        <w:rPr>
          <w:b/>
          <w:bCs/>
        </w:rPr>
        <w:t>Studying scatterplots</w:t>
      </w:r>
    </w:p>
    <w:p w14:paraId="7F2E36CA" w14:textId="115A00B2" w:rsidR="00262A79" w:rsidRDefault="003505BF">
      <w:r>
        <w:t>Scatterplots</w:t>
      </w:r>
      <w:r w:rsidR="00B44FB1">
        <w:t>, one of</w:t>
      </w:r>
      <w:r>
        <w:t xml:space="preserve"> the most widely used data visualisation</w:t>
      </w:r>
      <w:r w:rsidR="00B44FB1">
        <w:t xml:space="preserve"> techniques, visually represent bivariate data across x and y cartesian coordinates. Scatterplots are worthy of studying for, among other things, three key reasons. First, they are widely used and thus represent practical significance; if </w:t>
      </w:r>
      <w:r w:rsidR="00B44FB1">
        <w:lastRenderedPageBreak/>
        <w:t xml:space="preserve">researchers can improve scatterplots whereby people estimate or understand them better, then a wide array of data can be better understood. Second, </w:t>
      </w:r>
      <w:r w:rsidR="007268B6">
        <w:t xml:space="preserve">scatterplots are at the ideal threshold of complexity. They are simpler than other visualisations like multidimensional data visualisations, e.g., violin-box plots, but are complex enough to show useful insights, e.g., correlations between two variables of interest. Thus, they are easily studied and provide beneficial insights into data visualisation perception. Finally, </w:t>
      </w:r>
      <w:r w:rsidR="00B44FB1">
        <w:t>scatterplots are</w:t>
      </w:r>
      <w:r w:rsidR="007268B6">
        <w:t xml:space="preserve"> excellent candidates for data visualisation research because they are</w:t>
      </w:r>
      <w:r w:rsidR="00B44FB1">
        <w:t xml:space="preserve"> easily modified, for example, the size, colour, position, and opacity of scatte</w:t>
      </w:r>
      <w:r w:rsidR="007268B6">
        <w:t>r</w:t>
      </w:r>
      <w:r w:rsidR="00B44FB1">
        <w:t xml:space="preserve">plot points can be </w:t>
      </w:r>
      <w:r w:rsidR="007268B6">
        <w:t xml:space="preserve">easily </w:t>
      </w:r>
      <w:r w:rsidR="00B44FB1">
        <w:t xml:space="preserve">modified to enhance or reduce </w:t>
      </w:r>
      <w:r w:rsidR="007268B6">
        <w:t xml:space="preserve">perceptual estimation. Overall, they are a good choice of data visualisation for rigorous experimental psychology research.  </w:t>
      </w:r>
    </w:p>
    <w:p w14:paraId="5D951412" w14:textId="6A89E085" w:rsidR="000869E0" w:rsidRPr="00E44C8E" w:rsidRDefault="007268B6">
      <w:pPr>
        <w:rPr>
          <w:b/>
          <w:bCs/>
        </w:rPr>
      </w:pPr>
      <w:r w:rsidRPr="00E44C8E">
        <w:rPr>
          <w:b/>
          <w:bCs/>
        </w:rPr>
        <w:t xml:space="preserve">A primer on correlation perception research </w:t>
      </w:r>
    </w:p>
    <w:p w14:paraId="37C0E3BA" w14:textId="2E409645" w:rsidR="000869E0" w:rsidRDefault="007268B6">
      <w:r>
        <w:t xml:space="preserve">Much research has been conducted on scatterplots and researchers have provided useful insights into how they are perceived. </w:t>
      </w:r>
      <w:r w:rsidR="00DA023D">
        <w:t>While scatterplots can be used for several goals, e.g., unsupervised machine learning such as cluster analysis and assumption tests like outlier detection</w:t>
      </w:r>
      <w:r w:rsidR="00921126">
        <w:t xml:space="preserve"> and </w:t>
      </w:r>
      <w:proofErr w:type="spellStart"/>
      <w:r w:rsidR="00921126">
        <w:t>qq</w:t>
      </w:r>
      <w:proofErr w:type="spellEnd"/>
      <w:r w:rsidR="00921126">
        <w:t>-plots</w:t>
      </w:r>
      <w:r w:rsidR="00DA023D">
        <w:t xml:space="preserve">, the most common reason for using scatterplots is to assess whether a correlation between two variables is present. </w:t>
      </w:r>
      <w:r w:rsidR="00C96A71">
        <w:t>Prior research has questioned what data visualisation is most apt at representing correlations.</w:t>
      </w:r>
      <w:r w:rsidR="00922135">
        <w:t xml:space="preserve"> Two separate studies using different mathematical models agreed that scatterplots are the best data visualisation for displaying correlations. </w:t>
      </w:r>
      <w:r w:rsidR="00E44C8E">
        <w:t>While several statistical methods exist, e.g., Spearman’s correlation and Kendall’s correlation, the most used correlation method is the Pearson product-moment correlation coefficient.</w:t>
      </w:r>
    </w:p>
    <w:p w14:paraId="116C1025" w14:textId="19AF97A0" w:rsidR="007268B6" w:rsidRDefault="002B387B">
      <w:pPr>
        <w:rPr>
          <w:b/>
          <w:bCs/>
          <w:i/>
          <w:iCs/>
        </w:rPr>
      </w:pPr>
      <w:r w:rsidRPr="00E44C8E">
        <w:rPr>
          <w:b/>
          <w:bCs/>
          <w:i/>
          <w:iCs/>
        </w:rPr>
        <w:t>Pearson product-moment correlation coefficient</w:t>
      </w:r>
    </w:p>
    <w:p w14:paraId="7DAB41AC" w14:textId="77777777" w:rsidR="00C92020" w:rsidRDefault="002B387B">
      <w:r>
        <w:t xml:space="preserve">The Pearson product-moment correlation coefficient which we will denote </w:t>
      </w:r>
      <w:r w:rsidR="00E44C8E">
        <w:t>as</w:t>
      </w:r>
      <w:r>
        <w:t xml:space="preserve"> Pearson’s r, is a statistical method that assesses the linear correlation between two sets of data. For example, popular correlation research shows strong associations betwee</w:t>
      </w:r>
      <w:r w:rsidR="00C92020">
        <w:t xml:space="preserve">n googling cancer diagnoses and dying of cancer </w:t>
      </w:r>
      <w:r w:rsidR="00C92020">
        <w:fldChar w:fldCharType="begin"/>
      </w:r>
      <w:r w:rsidR="00C92020">
        <w:instrText xml:space="preserve"> ADDIN ZOTERO_ITEM CSL_CITATION {"citationID":"pxfBIONM","properties":{"formattedCitation":"(Wehner et al., 2017)","plainCitation":"(Wehner et al., 2017)","noteIndex":0},"citationItems":[{"id":4947,"uris":["http://zotero.org/users/7306819/items/6J382CU6"],"itemData":{"id":4947,"type":"article-journal","abstract":"This cross-sectional analysis of Google seach volume index data investigates whether internet search volumes are correlated with registry recorded incidences and mortalities of common cancers","container-title":"JAMA Dermatology","DOI":"10.1001/jamadermatol.2017.1870","ISSN":"2168-6068","issue":"9","journalAbbreviation":"JAMA Dermatol","note":"PMID: 28658470\nPMCID: PMC5817428","page":"911-914","source":"PubMed Central","title":"Correlation Among Cancer Incidence and Mortality Rates and Internet Searches in the United States","volume":"153","author":[{"family":"Wehner","given":"Mackenzie R."},{"family":"Nead","given":"Kevin T."},{"family":"Linos","given":"Eleni"}],"issued":{"date-parts":[["2017",9]]},"citation-key":"wehnerCorrelationCancerIncidence2017"}}],"schema":"https://github.com/citation-style-language/schema/raw/master/csl-citation.json"} </w:instrText>
      </w:r>
      <w:r w:rsidR="00C92020">
        <w:fldChar w:fldCharType="separate"/>
      </w:r>
      <w:r w:rsidR="00C92020" w:rsidRPr="00C92020">
        <w:rPr>
          <w:rFonts w:ascii="Calibri" w:hAnsi="Calibri" w:cs="Calibri"/>
        </w:rPr>
        <w:t>(Wehner et al., 2017)</w:t>
      </w:r>
      <w:r w:rsidR="00C92020">
        <w:fldChar w:fldCharType="end"/>
      </w:r>
      <w:r w:rsidR="00C92020">
        <w:t xml:space="preserve">, while one study suggests no correlation between attractiveness and intelligence </w:t>
      </w:r>
      <w:r w:rsidR="00C92020">
        <w:fldChar w:fldCharType="begin"/>
      </w:r>
      <w:r w:rsidR="00C92020">
        <w:instrText xml:space="preserve"> ADDIN ZOTERO_ITEM CSL_CITATION {"citationID":"f6wLG6No","properties":{"formattedCitation":"(Mitchem et al., 2015)","plainCitation":"(Mitchem et al., 2015)","noteIndex":0},"citationItems":[{"id":4949,"uris":["http://zotero.org/users/7306819/items/EM3XTKUX"],"itemData":{"id":4949,"type":"article-journal","abstract":"Theories in both evolutionary and social psychology suggest that a positive correlation should exist between facial attractiveness and general intelligence, and several empirical observations appear to corroborate this expectation. Using highly reliable measures of facial attractiveness and IQ in a large sample of identical and fraternal twins and their siblings, we found no evidence for a phenotypic correlation between these traits. Likewise, neither the genetic nor the environmental latent factor correlations were statistically significant. We supplemented our analyses of new data with a simple meta-analysis that found evidence of publication bias among past studies of the relationship between facial attractiveness and intelligence. In view of these results, we suggest that previously published reports may have overestimated the strength of the relationship and that the theoretical bases for the predicted attractiveness-intelligence correlation may need to be reconsidered.","container-title":"Evolution and human behavior : official journal of the Human Behavior and Evolution Society","DOI":"10.1016/j.evolhumbehav.2014.11.009","ISSN":"1090-5138","issue":"3","journalAbbreviation":"Evol Hum Behav","note":"PMID: 25937789\nPMCID: PMC4415372","page":"240-247","source":"PubMed Central","title":"NO RELATIONSHIP BETWEEN INTELLIGENCE AND FACIAL ATTRACTIVENESS IN A LARGE, GENETICALLY INFORMATIVE SAMPLE","volume":"36","author":[{"family":"Mitchem","given":"Dorian G."},{"family":"Zietsch","given":"Brendan P."},{"family":"Wright","given":"Margaret J."},{"family":"Martin","given":"Nicholas G."},{"family":"Hewitt","given":"John K."},{"family":"Keller","given":"Matthew C."}],"issued":{"date-parts":[["2015",5,1]]},"citation-key":"mitchemNORELATIONSHIPINTELLIGENCE2015"}}],"schema":"https://github.com/citation-style-language/schema/raw/master/csl-citation.json"} </w:instrText>
      </w:r>
      <w:r w:rsidR="00C92020">
        <w:fldChar w:fldCharType="separate"/>
      </w:r>
      <w:r w:rsidR="00C92020" w:rsidRPr="00C92020">
        <w:rPr>
          <w:rFonts w:ascii="Calibri" w:hAnsi="Calibri" w:cs="Calibri"/>
        </w:rPr>
        <w:t>(Mitchem et al., 2015)</w:t>
      </w:r>
      <w:r w:rsidR="00C92020">
        <w:fldChar w:fldCharType="end"/>
      </w:r>
      <w:r w:rsidR="00C92020">
        <w:t xml:space="preserve">. An axiomatic but necessary point that must be stated is that correlation or association between two variables does not and cannot tell us about causation.  </w:t>
      </w:r>
    </w:p>
    <w:p w14:paraId="0FA353B0" w14:textId="4FFED12B" w:rsidR="007268B6" w:rsidRDefault="002B387B">
      <w:r>
        <w:t>The formula to work out Pearson’s r is below</w:t>
      </w:r>
      <w:r w:rsidR="00DC3974">
        <w:t xml:space="preserve"> whereby</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00DC3974">
        <w:t xml:space="preserve">and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oMath>
      <w:r w:rsidR="00DC3974">
        <w:t xml:space="preserve"> denotes the values of the</w:t>
      </w:r>
      <w:r w:rsidR="00A71091">
        <w:t xml:space="preserve"> x and y variables in the studied sample and </w:t>
      </w:r>
      <w:r w:rsidR="00DC3974">
        <w:t xml:space="preserve"> </w:t>
      </w:r>
      <m:oMath>
        <m:acc>
          <m:accPr>
            <m:chr m:val="̅"/>
            <m:ctrlPr>
              <w:rPr>
                <w:rFonts w:ascii="Cambria Math" w:hAnsi="Cambria Math"/>
                <w:i/>
              </w:rPr>
            </m:ctrlPr>
          </m:accPr>
          <m:e>
            <m:r>
              <w:rPr>
                <w:rFonts w:ascii="Cambria Math" w:hAnsi="Cambria Math"/>
              </w:rPr>
              <m:t>x</m:t>
            </m:r>
          </m:e>
        </m:acc>
      </m:oMath>
      <w:r w:rsidR="00DC3974">
        <w:t xml:space="preserve"> and </w:t>
      </w:r>
      <m:oMath>
        <m:acc>
          <m:accPr>
            <m:chr m:val="̅"/>
            <m:ctrlPr>
              <w:rPr>
                <w:rFonts w:ascii="Cambria Math" w:eastAsiaTheme="minorEastAsia" w:hAnsi="Cambria Math"/>
                <w:i/>
              </w:rPr>
            </m:ctrlPr>
          </m:accPr>
          <m:e>
            <m:r>
              <w:rPr>
                <w:rFonts w:ascii="Cambria Math" w:eastAsiaTheme="minorEastAsia" w:hAnsi="Cambria Math"/>
              </w:rPr>
              <m:t>y</m:t>
            </m:r>
          </m:e>
        </m:acc>
      </m:oMath>
      <w:r w:rsidR="00DC3974">
        <w:t xml:space="preserve"> denote the mean of these variables.</w:t>
      </w:r>
      <w:r w:rsidR="00A71091">
        <w:t xml:space="preserve"> </w:t>
      </w:r>
      <w:r>
        <w:t xml:space="preserve">Pearson’s r provides an r value that ranges between 0 and the absolute value of 1 denoted as |1|. |1| can range from -1 to 1. Thus, the r value can assess positive and negative correlations. </w:t>
      </w:r>
    </w:p>
    <w:p w14:paraId="14F857F2" w14:textId="41A52BAE" w:rsidR="00C92020" w:rsidRPr="00C92020" w:rsidRDefault="00C92020">
      <w:pPr>
        <w:rPr>
          <w:sz w:val="28"/>
          <w:szCs w:val="28"/>
        </w:rPr>
      </w:pPr>
      <m:oMathPara>
        <m:oMath>
          <m:r>
            <w:rPr>
              <w:rFonts w:ascii="Cambria Math" w:hAnsi="Cambria Math"/>
              <w:sz w:val="28"/>
              <w:szCs w:val="28"/>
            </w:rPr>
            <m:t xml:space="preserve">r = </m:t>
          </m:r>
          <m:f>
            <m:fPr>
              <m:ctrlPr>
                <w:rPr>
                  <w:rFonts w:ascii="Cambria Math" w:hAnsi="Cambria Math"/>
                  <w:i/>
                  <w:sz w:val="28"/>
                  <w:szCs w:val="28"/>
                </w:rPr>
              </m:ctrlPr>
            </m:fPr>
            <m:num>
              <m:nary>
                <m:naryPr>
                  <m:chr m:val="∑"/>
                  <m:limLoc m:val="undOvr"/>
                  <m:subHide m:val="1"/>
                  <m:supHide m:val="1"/>
                  <m:ctrlPr>
                    <w:rPr>
                      <w:rFonts w:ascii="Cambria Math" w:hAnsi="Cambria Math"/>
                      <w:i/>
                      <w:sz w:val="28"/>
                      <w:szCs w:val="28"/>
                    </w:rPr>
                  </m:ctrlPr>
                </m:naryPr>
                <m:sub/>
                <m:sup/>
                <m:e>
                  <m:d>
                    <m:dPr>
                      <m:ctrlPr>
                        <w:rPr>
                          <w:rFonts w:ascii="Cambria Math" w:hAnsi="Cambria Math"/>
                          <w:i/>
                          <w:sz w:val="28"/>
                          <w:szCs w:val="28"/>
                        </w:rPr>
                      </m:ctrlPr>
                    </m:dPr>
                    <m:e>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i</m:t>
                          </m:r>
                        </m:sub>
                      </m:sSub>
                      <m:r>
                        <w:rPr>
                          <w:rFonts w:ascii="Cambria Math" w:hAnsi="Cambria Math"/>
                          <w:sz w:val="28"/>
                          <w:szCs w:val="28"/>
                        </w:rPr>
                        <m:t xml:space="preserve">- </m:t>
                      </m:r>
                      <m:acc>
                        <m:accPr>
                          <m:chr m:val="̅"/>
                          <m:ctrlPr>
                            <w:rPr>
                              <w:rFonts w:ascii="Cambria Math" w:hAnsi="Cambria Math"/>
                              <w:i/>
                              <w:sz w:val="28"/>
                              <w:szCs w:val="28"/>
                            </w:rPr>
                          </m:ctrlPr>
                        </m:accPr>
                        <m:e>
                          <m:r>
                            <w:rPr>
                              <w:rFonts w:ascii="Cambria Math" w:hAnsi="Cambria Math"/>
                              <w:sz w:val="28"/>
                              <w:szCs w:val="28"/>
                            </w:rPr>
                            <m:t>x</m:t>
                          </m:r>
                        </m:e>
                      </m:acc>
                    </m:e>
                  </m:d>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i</m:t>
                      </m:r>
                    </m:sub>
                  </m:sSub>
                  <m:r>
                    <w:rPr>
                      <w:rFonts w:ascii="Cambria Math" w:hAnsi="Cambria Math"/>
                      <w:sz w:val="28"/>
                      <w:szCs w:val="28"/>
                    </w:rPr>
                    <m:t xml:space="preserve">- </m:t>
                  </m:r>
                  <m:acc>
                    <m:accPr>
                      <m:chr m:val="̅"/>
                      <m:ctrlPr>
                        <w:rPr>
                          <w:rFonts w:ascii="Cambria Math" w:hAnsi="Cambria Math"/>
                          <w:i/>
                          <w:sz w:val="28"/>
                          <w:szCs w:val="28"/>
                        </w:rPr>
                      </m:ctrlPr>
                    </m:accPr>
                    <m:e>
                      <m:r>
                        <w:rPr>
                          <w:rFonts w:ascii="Cambria Math" w:hAnsi="Cambria Math"/>
                          <w:sz w:val="28"/>
                          <w:szCs w:val="28"/>
                        </w:rPr>
                        <m:t>y</m:t>
                      </m:r>
                    </m:e>
                  </m:acc>
                  <m:r>
                    <w:rPr>
                      <w:rFonts w:ascii="Cambria Math" w:hAnsi="Cambria Math"/>
                      <w:sz w:val="28"/>
                      <w:szCs w:val="28"/>
                    </w:rPr>
                    <m:t>)</m:t>
                  </m:r>
                </m:e>
              </m:nary>
            </m:num>
            <m:den>
              <m:rad>
                <m:radPr>
                  <m:degHide m:val="1"/>
                  <m:ctrlPr>
                    <w:rPr>
                      <w:rFonts w:ascii="Cambria Math" w:hAnsi="Cambria Math"/>
                      <w:i/>
                      <w:sz w:val="28"/>
                      <w:szCs w:val="28"/>
                    </w:rPr>
                  </m:ctrlPr>
                </m:radPr>
                <m:deg/>
                <m:e>
                  <m:nary>
                    <m:naryPr>
                      <m:chr m:val="∑"/>
                      <m:limLoc m:val="undOvr"/>
                      <m:subHide m:val="1"/>
                      <m:supHide m:val="1"/>
                      <m:ctrlPr>
                        <w:rPr>
                          <w:rFonts w:ascii="Cambria Math" w:hAnsi="Cambria Math"/>
                          <w:i/>
                          <w:sz w:val="28"/>
                          <w:szCs w:val="28"/>
                        </w:rPr>
                      </m:ctrlPr>
                    </m:naryPr>
                    <m:sub/>
                    <m:sup/>
                    <m:e>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i</m:t>
                          </m:r>
                        </m:sub>
                      </m:sSub>
                      <m:r>
                        <w:rPr>
                          <w:rFonts w:ascii="Cambria Math" w:hAnsi="Cambria Math"/>
                          <w:sz w:val="28"/>
                          <w:szCs w:val="28"/>
                        </w:rPr>
                        <m:t xml:space="preserve">- </m:t>
                      </m:r>
                      <m:acc>
                        <m:accPr>
                          <m:chr m:val="̅"/>
                          <m:ctrlPr>
                            <w:rPr>
                              <w:rFonts w:ascii="Cambria Math" w:hAnsi="Cambria Math"/>
                              <w:i/>
                              <w:sz w:val="28"/>
                              <w:szCs w:val="28"/>
                            </w:rPr>
                          </m:ctrlPr>
                        </m:accPr>
                        <m:e>
                          <m:r>
                            <w:rPr>
                              <w:rFonts w:ascii="Cambria Math" w:hAnsi="Cambria Math"/>
                              <w:sz w:val="28"/>
                              <w:szCs w:val="28"/>
                            </w:rPr>
                            <m:t>x</m:t>
                          </m:r>
                        </m:e>
                      </m:acc>
                      <m:sSup>
                        <m:sSupPr>
                          <m:ctrlPr>
                            <w:rPr>
                              <w:rFonts w:ascii="Cambria Math" w:hAnsi="Cambria Math"/>
                              <w:i/>
                              <w:sz w:val="28"/>
                              <w:szCs w:val="28"/>
                            </w:rPr>
                          </m:ctrlPr>
                        </m:sSupPr>
                        <m:e>
                          <m:r>
                            <w:rPr>
                              <w:rFonts w:ascii="Cambria Math" w:hAnsi="Cambria Math"/>
                              <w:sz w:val="28"/>
                              <w:szCs w:val="28"/>
                            </w:rPr>
                            <m:t>)</m:t>
                          </m:r>
                        </m:e>
                        <m:sup>
                          <m:r>
                            <w:rPr>
                              <w:rFonts w:ascii="Cambria Math" w:hAnsi="Cambria Math"/>
                              <w:sz w:val="28"/>
                              <w:szCs w:val="28"/>
                            </w:rPr>
                            <m:t>2</m:t>
                          </m:r>
                        </m:sup>
                      </m:sSup>
                      <m:r>
                        <w:rPr>
                          <w:rFonts w:ascii="Cambria Math" w:hAnsi="Cambria Math"/>
                          <w:sz w:val="28"/>
                          <w:szCs w:val="28"/>
                        </w:rPr>
                        <m:t xml:space="preserve"> </m:t>
                      </m:r>
                      <m:nary>
                        <m:naryPr>
                          <m:chr m:val="∑"/>
                          <m:limLoc m:val="undOvr"/>
                          <m:subHide m:val="1"/>
                          <m:supHide m:val="1"/>
                          <m:ctrlPr>
                            <w:rPr>
                              <w:rFonts w:ascii="Cambria Math" w:hAnsi="Cambria Math"/>
                              <w:i/>
                              <w:sz w:val="28"/>
                              <w:szCs w:val="28"/>
                            </w:rPr>
                          </m:ctrlPr>
                        </m:naryPr>
                        <m:sub/>
                        <m:sup/>
                        <m:e>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i</m:t>
                              </m:r>
                            </m:sub>
                          </m:sSub>
                          <m:r>
                            <w:rPr>
                              <w:rFonts w:ascii="Cambria Math" w:hAnsi="Cambria Math"/>
                              <w:sz w:val="28"/>
                              <w:szCs w:val="28"/>
                            </w:rPr>
                            <m:t xml:space="preserve">- </m:t>
                          </m:r>
                          <m:acc>
                            <m:accPr>
                              <m:chr m:val="̅"/>
                              <m:ctrlPr>
                                <w:rPr>
                                  <w:rFonts w:ascii="Cambria Math" w:hAnsi="Cambria Math"/>
                                  <w:i/>
                                  <w:sz w:val="28"/>
                                  <w:szCs w:val="28"/>
                                </w:rPr>
                              </m:ctrlPr>
                            </m:accPr>
                            <m:e>
                              <m:r>
                                <w:rPr>
                                  <w:rFonts w:ascii="Cambria Math" w:hAnsi="Cambria Math"/>
                                  <w:sz w:val="28"/>
                                  <w:szCs w:val="28"/>
                                </w:rPr>
                                <m:t>y</m:t>
                              </m:r>
                            </m:e>
                          </m:acc>
                          <m:sSup>
                            <m:sSupPr>
                              <m:ctrlPr>
                                <w:rPr>
                                  <w:rFonts w:ascii="Cambria Math" w:hAnsi="Cambria Math"/>
                                  <w:i/>
                                  <w:sz w:val="28"/>
                                  <w:szCs w:val="28"/>
                                </w:rPr>
                              </m:ctrlPr>
                            </m:sSupPr>
                            <m:e>
                              <m:r>
                                <w:rPr>
                                  <w:rFonts w:ascii="Cambria Math" w:hAnsi="Cambria Math"/>
                                  <w:sz w:val="28"/>
                                  <w:szCs w:val="28"/>
                                </w:rPr>
                                <m:t>)</m:t>
                              </m:r>
                            </m:e>
                            <m:sup>
                              <m:r>
                                <w:rPr>
                                  <w:rFonts w:ascii="Cambria Math" w:hAnsi="Cambria Math"/>
                                  <w:sz w:val="28"/>
                                  <w:szCs w:val="28"/>
                                </w:rPr>
                                <m:t>2</m:t>
                              </m:r>
                            </m:sup>
                          </m:sSup>
                        </m:e>
                      </m:nary>
                    </m:e>
                  </m:nary>
                </m:e>
              </m:rad>
            </m:den>
          </m:f>
        </m:oMath>
      </m:oMathPara>
    </w:p>
    <w:p w14:paraId="4EB7CCF0" w14:textId="77777777" w:rsidR="00C92020" w:rsidRPr="00C92020" w:rsidRDefault="00C92020">
      <w:pPr>
        <w:rPr>
          <w:sz w:val="28"/>
          <w:szCs w:val="28"/>
        </w:rPr>
      </w:pPr>
    </w:p>
    <w:p w14:paraId="5E84C8DD" w14:textId="1422C550" w:rsidR="002B387B" w:rsidRPr="00AE1172" w:rsidRDefault="00E44C8E">
      <w:pPr>
        <w:rPr>
          <w:b/>
          <w:bCs/>
        </w:rPr>
      </w:pPr>
      <w:r w:rsidRPr="00AE1172">
        <w:rPr>
          <w:b/>
          <w:bCs/>
        </w:rPr>
        <w:t>Seminal Correlation perception research</w:t>
      </w:r>
      <w:r w:rsidR="009B4EAD" w:rsidRPr="00AE1172">
        <w:rPr>
          <w:b/>
          <w:bCs/>
        </w:rPr>
        <w:t xml:space="preserve"> (mid-to-late twentieth century)</w:t>
      </w:r>
    </w:p>
    <w:p w14:paraId="46E2C9BC" w14:textId="40A97EFE" w:rsidR="00363AB0" w:rsidRPr="00E44C8E" w:rsidRDefault="00363AB0">
      <w:pPr>
        <w:rPr>
          <w:b/>
          <w:bCs/>
          <w:i/>
          <w:iCs/>
        </w:rPr>
      </w:pPr>
      <w:r>
        <w:rPr>
          <w:b/>
          <w:bCs/>
          <w:i/>
          <w:iCs/>
        </w:rPr>
        <w:t>Schools of thought</w:t>
      </w:r>
    </w:p>
    <w:p w14:paraId="7B76ADF9" w14:textId="10F8E3C7" w:rsidR="00363AB0" w:rsidRDefault="009B4EAD">
      <w:r>
        <w:t xml:space="preserve">To understand contemporary correlation perception research, it can be beneficial to examine seminal or pioneering work. </w:t>
      </w:r>
      <w:r>
        <w:fldChar w:fldCharType="begin"/>
      </w:r>
      <w:r w:rsidR="00D140D0">
        <w:instrText xml:space="preserve"> ADDIN ZOTERO_ITEM CSL_CITATION {"citationID":"QlgZDzkc","properties":{"formattedCitation":"(Feyerabend, 2020)","plainCitation":"(Feyerabend, 2020)","dontUpdate":true,"noteIndex":0},"citationItems":[{"id":4848,"uris":["http://zotero.org/users/7306819/items/C2UXAQP3"],"itemData":{"id":4848,"type":"book","abstract":"Paul Feyerabend's globally acclaimed work, which sparked and continues to stimulate fierce debate, examines the deficiencies of many widespread ideas about scientific progress and the nature of knowledge. Feyerabend argues that scientific advances can only be understood in a historical context. He looks at the way the philosophy of science has consistently overemphasized practice over method, and considers the possibility that anarchism could replace rationalism in the theory of knowledge.This updated edition of the classic text includes a new introduction by Ian Hacking, one of the most important contemporary philosophers of science. Hacking reflects on both Feyerabend's life and personality as well as the broader significance of the book for current discussions.","ISBN":"978-1-78960-097-1","language":"en","note":"Google-Books-ID: h1qcEAAAQBAJ","number-of-pages":"437","publisher":"Verso Books","source":"Google Books","title":"Against Method: Outline of an Anarchistic Theory of Knowledge","title-short":"Against Method","author":[{"family":"Feyerabend","given":"Paul"}],"issued":{"date-parts":[["2020",5,5]]},"citation-key":"feyerabendMethodOutlineAnarchistic2020"}}],"schema":"https://github.com/citation-style-language/schema/raw/master/csl-citation.json"} </w:instrText>
      </w:r>
      <w:r>
        <w:fldChar w:fldCharType="separate"/>
      </w:r>
      <w:r w:rsidRPr="009B4EAD">
        <w:rPr>
          <w:rFonts w:ascii="Calibri" w:hAnsi="Calibri" w:cs="Calibri"/>
        </w:rPr>
        <w:t xml:space="preserve">Feyerabend </w:t>
      </w:r>
      <w:r>
        <w:rPr>
          <w:rFonts w:ascii="Calibri" w:hAnsi="Calibri" w:cs="Calibri"/>
        </w:rPr>
        <w:t>(</w:t>
      </w:r>
      <w:r w:rsidRPr="009B4EAD">
        <w:rPr>
          <w:rFonts w:ascii="Calibri" w:hAnsi="Calibri" w:cs="Calibri"/>
        </w:rPr>
        <w:t>2020)</w:t>
      </w:r>
      <w:r>
        <w:fldChar w:fldCharType="end"/>
      </w:r>
      <w:r>
        <w:t xml:space="preserve"> argues that it is important to understand the historical works within a field to fully comprehend the subject. </w:t>
      </w:r>
      <w:r w:rsidR="00611BA4">
        <w:t xml:space="preserve">First, seminal work in correlation perception was distinguished between two schools of thought: </w:t>
      </w:r>
      <w:proofErr w:type="spellStart"/>
      <w:r w:rsidR="00611BA4">
        <w:t>axiomatisers</w:t>
      </w:r>
      <w:proofErr w:type="spellEnd"/>
      <w:r w:rsidR="00611BA4">
        <w:t xml:space="preserve"> and scalers. </w:t>
      </w:r>
      <w:proofErr w:type="spellStart"/>
      <w:r w:rsidR="00611BA4">
        <w:t>Axiomatisers</w:t>
      </w:r>
      <w:proofErr w:type="spellEnd"/>
      <w:r w:rsidR="00611BA4">
        <w:t xml:space="preserve"> create scales based on measurement and mathematical theories. Fundamentally, </w:t>
      </w:r>
      <w:proofErr w:type="spellStart"/>
      <w:r w:rsidR="00611BA4">
        <w:t>axiomatisers</w:t>
      </w:r>
      <w:proofErr w:type="spellEnd"/>
      <w:r w:rsidR="00611BA4">
        <w:t xml:space="preserve"> construct </w:t>
      </w:r>
      <w:r w:rsidR="00611BA4">
        <w:lastRenderedPageBreak/>
        <w:t xml:space="preserve">qualitative conditions to justify scales. On the other hand, scalers are interested in participants assigning numbers to scales, e.g., rating correlation strength on a scale. As the present study is focused on </w:t>
      </w:r>
      <w:r w:rsidR="00363AB0">
        <w:t xml:space="preserve">getting participants to assign an r value </w:t>
      </w:r>
      <w:r w:rsidR="005B65AF">
        <w:t>to a scatterplot with a scale</w:t>
      </w:r>
      <w:r w:rsidR="00363AB0">
        <w:t xml:space="preserve">, the focus of the next sections will </w:t>
      </w:r>
      <w:r w:rsidR="004E7A7B">
        <w:t xml:space="preserve">primarily </w:t>
      </w:r>
      <w:r w:rsidR="00363AB0">
        <w:t>be on research within the scaler paradigm.</w:t>
      </w:r>
    </w:p>
    <w:p w14:paraId="734F46C0" w14:textId="40AEACBE" w:rsidR="00363AB0" w:rsidRPr="00AE1172" w:rsidRDefault="00363AB0">
      <w:pPr>
        <w:rPr>
          <w:b/>
          <w:bCs/>
          <w:i/>
          <w:iCs/>
        </w:rPr>
      </w:pPr>
      <w:r w:rsidRPr="00AE1172">
        <w:rPr>
          <w:b/>
          <w:bCs/>
          <w:i/>
          <w:iCs/>
        </w:rPr>
        <w:t>Measuring correlation perception</w:t>
      </w:r>
    </w:p>
    <w:p w14:paraId="4C8DE6A3" w14:textId="3307C18D" w:rsidR="00845AB6" w:rsidRDefault="00363AB0">
      <w:r>
        <w:t>Within early scaling work, two types of measurements were predominantly used: discrimination and estimation.</w:t>
      </w:r>
      <w:r w:rsidR="007C4568">
        <w:t xml:space="preserve"> Discrimination is typically when participants are asked to compare two or more stimuli, e.g., two side-by-side graphs. Estimation is where participants are asked to estimate a particular stimulus, e.g., what the r value is</w:t>
      </w:r>
      <w:r w:rsidR="009567E2">
        <w:t>; as the present study adopts an estimation paradigm, we will focus on estimation research</w:t>
      </w:r>
      <w:r w:rsidR="007C4568">
        <w:t>.</w:t>
      </w:r>
      <w:r>
        <w:t xml:space="preserve"> Early work asked participants to</w:t>
      </w:r>
      <w:r w:rsidR="007C4568">
        <w:t xml:space="preserve"> make discriminative and comparative judgements between two or more graphs; they found that as the </w:t>
      </w:r>
      <w:proofErr w:type="spellStart"/>
      <w:r w:rsidR="007C4568">
        <w:t>maginitude</w:t>
      </w:r>
      <w:proofErr w:type="spellEnd"/>
      <w:r w:rsidR="007C4568">
        <w:t xml:space="preserve"> of the r value increased, judgements were more accurate. </w:t>
      </w:r>
    </w:p>
    <w:p w14:paraId="77DFB151" w14:textId="1332E60D" w:rsidR="00845AB6" w:rsidRPr="00AE1172" w:rsidRDefault="00845AB6">
      <w:pPr>
        <w:rPr>
          <w:b/>
          <w:bCs/>
          <w:i/>
          <w:iCs/>
        </w:rPr>
      </w:pPr>
      <w:r w:rsidRPr="00AE1172">
        <w:rPr>
          <w:b/>
          <w:bCs/>
          <w:i/>
          <w:iCs/>
        </w:rPr>
        <w:t>Core findings</w:t>
      </w:r>
    </w:p>
    <w:p w14:paraId="4F7A46AB" w14:textId="32A9BA5D" w:rsidR="0097241A" w:rsidRPr="00611BA4" w:rsidRDefault="007C4568">
      <w:r>
        <w:t xml:space="preserve">Additionally, seminal findings suggested that participants can rapidly extract relatively accurate correlation information, e.g., </w:t>
      </w:r>
      <w:proofErr w:type="gramStart"/>
      <w:r>
        <w:t>large</w:t>
      </w:r>
      <w:proofErr w:type="gramEnd"/>
      <w:r>
        <w:t xml:space="preserve"> or small correlation.</w:t>
      </w:r>
      <w:r w:rsidR="00DE278C">
        <w:t xml:space="preserve"> Importantly, Meyer (26 </w:t>
      </w:r>
      <w:proofErr w:type="spellStart"/>
      <w:r w:rsidR="00DE278C">
        <w:t>elliot</w:t>
      </w:r>
      <w:proofErr w:type="spellEnd"/>
      <w:r w:rsidR="00DE278C">
        <w:t>) found that expertise did not influence r value estimation performance.</w:t>
      </w:r>
      <w:r w:rsidR="005B65AF">
        <w:t xml:space="preserve"> </w:t>
      </w:r>
      <w:r>
        <w:t>Further, an important early finding was that participants consistently underrate positive r values 0 &lt; r &lt; 1</w:t>
      </w:r>
      <w:r w:rsidR="00DE278C">
        <w:t xml:space="preserve"> in estimation studies</w:t>
      </w:r>
      <w:r>
        <w:t xml:space="preserve">. Moreover, several studies found that this systematic effect was pronounced when the r value is .2 &lt; </w:t>
      </w:r>
      <w:proofErr w:type="gramStart"/>
      <w:r>
        <w:t xml:space="preserve">r </w:t>
      </w:r>
      <w:r w:rsidR="00363AB0">
        <w:t xml:space="preserve"> </w:t>
      </w:r>
      <w:r>
        <w:t>&lt;</w:t>
      </w:r>
      <w:proofErr w:type="gramEnd"/>
      <w:r>
        <w:t xml:space="preserve"> .6. Overall, seminal research found a systematic effect that demonstrated the need to improve correlation visualisations so that participants underestimate r values less. </w:t>
      </w:r>
    </w:p>
    <w:p w14:paraId="60E32533" w14:textId="4D68FB37" w:rsidR="009B4EAD" w:rsidRDefault="009B4EAD">
      <w:pPr>
        <w:rPr>
          <w:b/>
          <w:bCs/>
          <w:i/>
          <w:iCs/>
        </w:rPr>
      </w:pPr>
      <w:r w:rsidRPr="009B4EAD">
        <w:rPr>
          <w:b/>
          <w:bCs/>
          <w:i/>
          <w:iCs/>
        </w:rPr>
        <w:t>Empirical evaluation of axioms fundamental to Stevens's ratio-scaling approach: I. Loudness production</w:t>
      </w:r>
      <w:r>
        <w:rPr>
          <w:b/>
          <w:bCs/>
          <w:i/>
          <w:iCs/>
        </w:rPr>
        <w:t xml:space="preserve"> good early references: Scaling vs </w:t>
      </w:r>
      <w:proofErr w:type="spellStart"/>
      <w:r>
        <w:rPr>
          <w:b/>
          <w:bCs/>
          <w:i/>
          <w:iCs/>
        </w:rPr>
        <w:t>axiomatizers</w:t>
      </w:r>
      <w:proofErr w:type="spellEnd"/>
    </w:p>
    <w:p w14:paraId="5936AA6D" w14:textId="6A00EE2B" w:rsidR="009B4EAD" w:rsidRDefault="009B4EAD">
      <w:pPr>
        <w:rPr>
          <w:b/>
          <w:bCs/>
          <w:i/>
          <w:iCs/>
        </w:rPr>
      </w:pPr>
      <w:r>
        <w:rPr>
          <w:b/>
          <w:bCs/>
          <w:i/>
          <w:iCs/>
        </w:rPr>
        <w:t xml:space="preserve">In strain et al., </w:t>
      </w:r>
      <w:r w:rsidRPr="009B4EAD">
        <w:rPr>
          <w:b/>
          <w:bCs/>
          <w:i/>
          <w:iCs/>
        </w:rPr>
        <w:t>(Strahan and Hansen, 1978; Bobko and Karren, 1979; Cleveland et al., 1982; Lane et al., 1985; Lauer and Post, 1989; Collyer et al., 1990; Meyer and Shinar, 1992)</w:t>
      </w:r>
      <w:r>
        <w:rPr>
          <w:b/>
          <w:bCs/>
          <w:i/>
          <w:iCs/>
        </w:rPr>
        <w:t>: underestimation effect</w:t>
      </w:r>
    </w:p>
    <w:p w14:paraId="4C854896" w14:textId="4B419D06" w:rsidR="009B4EAD" w:rsidRDefault="000418FD">
      <w:pPr>
        <w:rPr>
          <w:b/>
          <w:bCs/>
          <w:i/>
          <w:iCs/>
        </w:rPr>
      </w:pPr>
      <w:r w:rsidRPr="000418FD">
        <w:rPr>
          <w:b/>
          <w:bCs/>
          <w:i/>
          <w:iCs/>
        </w:rPr>
        <w:t>Madison Elliott</w:t>
      </w:r>
      <w:r>
        <w:rPr>
          <w:b/>
          <w:bCs/>
          <w:i/>
          <w:iCs/>
        </w:rPr>
        <w:t xml:space="preserve"> page 26</w:t>
      </w:r>
    </w:p>
    <w:p w14:paraId="222ACB50" w14:textId="77777777" w:rsidR="000418FD" w:rsidRDefault="000418FD">
      <w:pPr>
        <w:rPr>
          <w:b/>
          <w:bCs/>
          <w:i/>
          <w:iCs/>
        </w:rPr>
      </w:pPr>
    </w:p>
    <w:p w14:paraId="4CF714A2" w14:textId="2CE47865" w:rsidR="002B387B" w:rsidRPr="00C31E43" w:rsidRDefault="00E44C8E">
      <w:pPr>
        <w:rPr>
          <w:b/>
          <w:bCs/>
          <w:i/>
          <w:iCs/>
        </w:rPr>
      </w:pPr>
      <w:r w:rsidRPr="00CF6109">
        <w:rPr>
          <w:b/>
          <w:bCs/>
        </w:rPr>
        <w:t>Contemporary Correlation perception research</w:t>
      </w:r>
      <w:r w:rsidR="009B4EAD" w:rsidRPr="00CF6109">
        <w:rPr>
          <w:b/>
          <w:bCs/>
        </w:rPr>
        <w:t xml:space="preserve"> (twenty-first century</w:t>
      </w:r>
      <w:r w:rsidR="009B4EAD">
        <w:rPr>
          <w:b/>
          <w:bCs/>
          <w:i/>
          <w:iCs/>
        </w:rPr>
        <w:t>)</w:t>
      </w:r>
    </w:p>
    <w:p w14:paraId="13C19E38" w14:textId="5A522AC6" w:rsidR="00055F19" w:rsidRDefault="00AE1172">
      <w:r>
        <w:t xml:space="preserve">While seminal findings of correlation perception were useful, a modern criticism of this research is that they are antiquated and had design flaws not shared by contemporary psychophysics research </w:t>
      </w:r>
      <w:r>
        <w:fldChar w:fldCharType="begin"/>
      </w:r>
      <w:r w:rsidR="00D140D0">
        <w:instrText xml:space="preserve"> ADDIN ZOTERO_ITEM CSL_CITATION {"citationID":"OgY7CQF6","properties":{"formattedCitation":"(Elliott, 2021)","plainCitation":"(Elliott, 2021)","noteIndex":0},"citationItems":[{"id":4483,"uris":["http://zotero.org/users/7306819/items/69JCKYSX"],"itemData":{"id":4483,"type":"thesis","abstract":"Information visualization is an increasingly important approach to handling the endless stream of data in work and daily life. Visualizations have evolved for use by the human visual system, and they capitalize on our perceptual and cognitive abilities to help us see and understa","language":"eng","note":"DOI: 10.14288/1.0400094","publisher":"University of British Columbia","source":"open.library.ubc.ca","title":"Investigating visualizations with psychophysics : understanding the perception of correlation in two-class scatterplots","title-short":"Investigating visualizations with psychophysics","URL":"https://open.library.ubc.ca/soa/cIRcle/collections/ubctheses/24/items/1.0400094","author":[{"family":"Elliott","given":"Madison"}],"accessed":{"date-parts":[["2023",1,20]]},"issued":{"date-parts":[["2021"]]},"citation-key":"elliottInvestigatingVisualizationsPsychophysics2021"}}],"schema":"https://github.com/citation-style-language/schema/raw/master/csl-citation.json"} </w:instrText>
      </w:r>
      <w:r>
        <w:fldChar w:fldCharType="separate"/>
      </w:r>
      <w:r w:rsidR="00D140D0" w:rsidRPr="00D140D0">
        <w:rPr>
          <w:rFonts w:ascii="Calibri" w:hAnsi="Calibri" w:cs="Calibri"/>
        </w:rPr>
        <w:t>(Elliott, 2021)</w:t>
      </w:r>
      <w:r>
        <w:fldChar w:fldCharType="end"/>
      </w:r>
      <w:r>
        <w:t xml:space="preserve">. </w:t>
      </w:r>
      <w:r w:rsidR="00055F19">
        <w:t xml:space="preserve">The findings of </w:t>
      </w:r>
      <w:r w:rsidR="00055F19">
        <w:fldChar w:fldCharType="begin"/>
      </w:r>
      <w:r w:rsidR="00CC22CA">
        <w:instrText xml:space="preserve"> ADDIN ZOTERO_ITEM CSL_CITATION {"citationID":"hWDBJLwN","properties":{"formattedCitation":"(Doherty et al., 2007)","plainCitation":"(Doherty et al., 2007)","dontUpdate":true,"noteIndex":0},"citationItems":[{"id":4863,"uris":["http://zotero.org/users/7306819/items/SGSHCN4J"],"itemData":{"id":4863,"type":"article-journal","abstract":"Four experiments investigated the perception of correlations from scatterplots. All graphic properties, other than error variance, that have been shown to affect subjective but not objective correlation(r) were held constant. Participants in Experiment 1 ranked 21 scatterplots according to the magnitude ofr. In Experiments 2 and 3, participants made yes/no judgments to indicate whether a scatterplot was high (signal) or low (noise). Values ofr for signal and noise scatterplots varied across participants. Differences between correlations for signal and for noise scatterplots were constant inr in Experiment 2, and constant inr2 in Experiment 3. Standard deviations of the ranks in Experiment 1 and ď values in Experiments 2 and 3 showed that discriminability increased with the magnitude ofr. In Experiment 4, faculty and graduate students in psychology and sociology made point estimates ofr for single scatterplots. Estimates were negatively accelerated functions of objective correlation.","container-title":"Perception &amp; Psychophysics","DOI":"10.3758/BF03193961","ISSN":"1532-5962","issue":"7","journalAbbreviation":"Perception &amp; Psychophysics","language":"en","page":"1261-1272","source":"Springer Link","title":"The perception of scatterplots","volume":"69","author":[{"family":"Doherty","given":"Michael E."},{"family":"Anderson","given":"Richard B."},{"family":"Angott","given":"Andrea M."},{"family":"Klopfer","given":"Dale S."}],"issued":{"date-parts":[["2007",10,1]]},"citation-key":"dohertyPerceptionScatterplots2007"}}],"schema":"https://github.com/citation-style-language/schema/raw/master/csl-citation.json"} </w:instrText>
      </w:r>
      <w:r w:rsidR="00055F19">
        <w:fldChar w:fldCharType="separate"/>
      </w:r>
      <w:r w:rsidR="00055F19" w:rsidRPr="00055F19">
        <w:rPr>
          <w:rFonts w:ascii="Calibri" w:hAnsi="Calibri" w:cs="Calibri"/>
        </w:rPr>
        <w:t xml:space="preserve">Doherty et al. </w:t>
      </w:r>
      <w:r w:rsidR="00055F19">
        <w:rPr>
          <w:rFonts w:ascii="Calibri" w:hAnsi="Calibri" w:cs="Calibri"/>
        </w:rPr>
        <w:t>(</w:t>
      </w:r>
      <w:r w:rsidR="00055F19" w:rsidRPr="00055F19">
        <w:rPr>
          <w:rFonts w:ascii="Calibri" w:hAnsi="Calibri" w:cs="Calibri"/>
        </w:rPr>
        <w:t>2007)</w:t>
      </w:r>
      <w:r w:rsidR="00055F19">
        <w:fldChar w:fldCharType="end"/>
      </w:r>
      <w:r w:rsidR="00055F19">
        <w:t xml:space="preserve"> contrasted with prior findings of a systematic underestimation of correlation values. They suggested that people overestimate midrange correlations and underestimated large correlations.</w:t>
      </w:r>
      <w:r w:rsidR="00530C43">
        <w:t xml:space="preserve"> </w:t>
      </w:r>
      <w:r w:rsidR="002A22D6">
        <w:t>Regardless, this finding still demonstrated the need to improve visualisation design due to the systematic over-and-underestimation of correlation values.</w:t>
      </w:r>
    </w:p>
    <w:p w14:paraId="5FFA6A09" w14:textId="59123866" w:rsidR="002A22D6" w:rsidRDefault="00D140D0">
      <w:r>
        <w:t xml:space="preserve">A resurgence in adequate methodology and studies was started by </w:t>
      </w:r>
      <w:r>
        <w:fldChar w:fldCharType="begin"/>
      </w:r>
      <w:r w:rsidR="00CC22CA">
        <w:instrText xml:space="preserve"> ADDIN ZOTERO_ITEM CSL_CITATION {"citationID":"KlJEWwWr","properties":{"formattedCitation":"(Rensink &amp; Baldridge, 2010)","plainCitation":"(Rensink &amp; Baldridge, 2010)","dontUpdate":true,"noteIndex":0},"citationItems":[{"id":4860,"uris":["http://zotero.org/users/7306819/items/ACMSRFQQ"],"itemData":{"id":4860,"type":"article-journal","abstract":"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 r), where r is the Pearson correlation, and parameters 0 &lt; k, b &lt; 1. Integration yields a subjective estimate of correlation g(r) = ln(1 – br) / ln(1 – b). The values of b found via discrimination closely match those found via direct estimation. As such, it appears that the perception of correlation in a scatterplot is completely described by two related performance curves, specified by two easily-measured parameters.","container-title":"Computer Graphics Forum","DOI":"10.1111/j.1467-8659.2009.01694.x","ISSN":"1467-8659","issue":"3","language":"en","license":"© 2010 The Author(s) Journal compilation © 2010 The Eurographics Association and Blackwell Publishing Ltd.","note":"_eprint: https://onlinelibrary.wiley.com/doi/pdf/10.1111/j.1467-8659.2009.01694.x","page":"1203-1210","source":"Wiley Online Library","title":"The Perception of Correlation in Scatterplots","volume":"29","author":[{"family":"Rensink","given":"Ronald A."},{"family":"Baldridge","given":"Gideon"}],"issued":{"date-parts":[["2010"]]},"citation-key":"rensinkPerceptionCorrelationScatterplots2010a"}}],"schema":"https://github.com/citation-style-language/schema/raw/master/csl-citation.json"} </w:instrText>
      </w:r>
      <w:r>
        <w:fldChar w:fldCharType="separate"/>
      </w:r>
      <w:r w:rsidRPr="00D140D0">
        <w:rPr>
          <w:rFonts w:ascii="Calibri" w:hAnsi="Calibri" w:cs="Calibri"/>
        </w:rPr>
        <w:t xml:space="preserve">Rensink &amp; Baldridge </w:t>
      </w:r>
      <w:r>
        <w:rPr>
          <w:rFonts w:ascii="Calibri" w:hAnsi="Calibri" w:cs="Calibri"/>
        </w:rPr>
        <w:t>(</w:t>
      </w:r>
      <w:r w:rsidRPr="00D140D0">
        <w:rPr>
          <w:rFonts w:ascii="Calibri" w:hAnsi="Calibri" w:cs="Calibri"/>
        </w:rPr>
        <w:t>2010)</w:t>
      </w:r>
      <w:r>
        <w:fldChar w:fldCharType="end"/>
      </w:r>
      <w:r>
        <w:t xml:space="preserve"> </w:t>
      </w:r>
      <w:r w:rsidR="00C31E43">
        <w:t xml:space="preserve">where they found just-noticeable-differences (JND) of participant’s discrimination judgements. </w:t>
      </w:r>
      <w:r w:rsidR="00530C43">
        <w:t xml:space="preserve">Further, </w:t>
      </w:r>
      <w:r w:rsidR="00530C43">
        <w:fldChar w:fldCharType="begin"/>
      </w:r>
      <w:r w:rsidR="00CC22CA">
        <w:instrText xml:space="preserve"> ADDIN ZOTERO_ITEM CSL_CITATION {"citationID":"ywWuj5at","properties":{"formattedCitation":"(Rensink, 2012)","plainCitation":"(Rensink, 2012)","dontUpdate":true,"noteIndex":0},"citationItems":[{"id":4871,"uris":["http://zotero.org/users/7306819/items/JCPNPNH7"],"itemData":{"id":4871,"type":"article-journal","abstract":"Previous work has shown that the perception of correlation in scatterplots can be characterized by two simple laws: a linear Fechner-like law for precision and a logarithmic Weber-like law for accuracy (Rensink &amp;amp; Baldridge, 2010). It also appears to be rapid, being largely complete within 100 ms of presentation (Rensink, 2011). This suggests that although correlation may be conveyed by a complex carrier, it nevertheless is−or at least, is based on−a relatively simple property. To investigate the nature of the process involved, two sets of experiments tested whether different kinds of visual design influence correlation perception. The first set involved scatterplots with various styles of dot (or symbol). Precision was determined via the just noticeable difference in correlation for two side-by-side scatterplots. Accuracy was determined by direct estimation, using reference scatterplots having fixed upper and lower values, and a test scatterplot adjusted to have its apparent correlation be midway between them. The second set used similar methodology but a different carrier, with the vertical position carrying the second data dimension being replaced by a simple feature such as size. Such ‘augmented stripplots’ then conveyed correlation via the relation between horizontal position and size. Twelve observers were tested in each condition. Results showed a surprising degree of invariance for scatterplot symbol: different sizes, colors, and even shapes had little effect on precision or accuracy. This suggests that only the centers of the symbols are relevant, ruling out the involvement of simple operations such as blurring. In addition, there was also an interesting degree of invariance for carrier: accuracy and precision in augmented stripplots obeyed linear-logarithmic laws similar to those for scatterplots. These invariances suggest that correlation perception may be a general process that is both rapid and sophisticated. Meeting abstract presented at VSS 2012","container-title":"Journal of Vision","DOI":"10.1167/12.9.433","ISSN":"1534-7362","issue":"9","journalAbbreviation":"Journal of Vision","page":"433","source":"Silverchair","title":"Invariance of Correlation Perception","volume":"12","author":[{"family":"Rensink","given":"Ronald A."}],"issued":{"date-parts":[["2012",8,13]]},"citation-key":"rensinkInvarianceCorrelationPerception2012a"}}],"schema":"https://github.com/citation-style-language/schema/raw/master/csl-citation.json"} </w:instrText>
      </w:r>
      <w:r w:rsidR="00530C43">
        <w:fldChar w:fldCharType="separate"/>
      </w:r>
      <w:r w:rsidR="00530C43" w:rsidRPr="00530C43">
        <w:rPr>
          <w:rFonts w:ascii="Calibri" w:hAnsi="Calibri" w:cs="Calibri"/>
        </w:rPr>
        <w:t xml:space="preserve">Rensink </w:t>
      </w:r>
      <w:r w:rsidR="00530C43">
        <w:rPr>
          <w:rFonts w:ascii="Calibri" w:hAnsi="Calibri" w:cs="Calibri"/>
        </w:rPr>
        <w:t>(</w:t>
      </w:r>
      <w:r w:rsidR="00530C43" w:rsidRPr="00530C43">
        <w:rPr>
          <w:rFonts w:ascii="Calibri" w:hAnsi="Calibri" w:cs="Calibri"/>
        </w:rPr>
        <w:t>2012)</w:t>
      </w:r>
      <w:r w:rsidR="00530C43">
        <w:fldChar w:fldCharType="end"/>
      </w:r>
      <w:r w:rsidR="00530C43">
        <w:t xml:space="preserve"> found no direct estimation differences between scatterplots when manipulating colour, size, shape, and brightness among others. </w:t>
      </w:r>
    </w:p>
    <w:p w14:paraId="6128911D" w14:textId="7B2AD9B2" w:rsidR="002A22D6" w:rsidRDefault="002A22D6">
      <w:r>
        <w:t>ADD MORE RENSINK&gt;&gt;&gt;&gt;</w:t>
      </w:r>
    </w:p>
    <w:p w14:paraId="1C29F004" w14:textId="78FC2AF9" w:rsidR="003909B5" w:rsidRPr="00A31FC6" w:rsidRDefault="00530C43">
      <w:r>
        <w:lastRenderedPageBreak/>
        <w:t xml:space="preserve">Importantly, contemporary research has </w:t>
      </w:r>
      <w:r w:rsidR="00254821">
        <w:t>developed</w:t>
      </w:r>
      <w:r w:rsidR="00922135">
        <w:t xml:space="preserve"> and applied</w:t>
      </w:r>
      <w:r>
        <w:t xml:space="preserve"> mathematical laws that </w:t>
      </w:r>
      <w:r w:rsidR="00A31FC6">
        <w:t>compute the mechanisms of correlation perception</w:t>
      </w:r>
      <w:r>
        <w:t xml:space="preserve"> </w:t>
      </w:r>
      <w:r>
        <w:fldChar w:fldCharType="begin"/>
      </w:r>
      <w:r>
        <w:instrText xml:space="preserve"> ADDIN ZOTERO_ITEM CSL_CITATION {"citationID":"d0jYGNqv","properties":{"formattedCitation":"(Rensink, 2016, 2017)","plainCitation":"(Rensink, 2016, 2017)","noteIndex":0},"citationItems":[{"id":4811,"uris":["http://zotero.org/users/7306819/items/HR6FPQ7G"],"itemData":{"id":4811,"type":"article-journal","abstract":"The perception of correlation in scatterplots with gaussian distributions can be described by two simple laws: a linear one for discrimination and a logarithmic one for perceived correlation magnitude (Rensink &amp;amp; Baldridge, 2010). The underlying perceptual mechanisms, however, remain poorly understood. To determine what these might be, just noticeable differences (JNDs) and perceived magnitudes were measured for 20 observers, for each of four conditions. The first tested scatterplots of 100 points with a bivariate gaussian distribution of equal variance in both dimensions; values of Pearson correlation r ranged from 0.0 to 0.9. JND was proportional to u = 1-br, with bias b such that 0 less than b less than 1; perceived magnitude was proportional to log(u). The two functions were related via the common bias b for both JND and perceived magnitude. Three other conditions were also examined: a scatterplot with 25 points, a horizontal compression of the scatterplot, and a scatterplot with a uniform distribution of dots. For all conditions, the same laws were found to hold. The generality and nature of these laws—together with the finding that the same laws exist when features other than spatial position are used to map information to visual structure (Rensink, VSS 2015)suggests that the underlying perceptual structure is not a geometric one such as the shape of the scatterplot dot cloud, but a probability distribution inferred from the dots, with perceived correlation proportional to its information entropy. This entropy theory not only explains the shape of the curves for discrimination and perceived magnitude, but also why they are related via their common bias b. More generally, these results also show that the graphical representations commonly used to display information form an interesting class of stimuli, one that can help us uncover important new insights into the nature of our visual intelligence. Meeting abstract presented at VSS 2016","container-title":"Journal of Vision","DOI":"10.1167/16.12.811","ISSN":"1534-7362","issue":"12","journalAbbreviation":"Journal of Vision","page":"811","source":"Silverchair","title":"An Entropy Theory of Correlation Perception","volume":"16","author":[{"family":"Rensink","given":"Ronald A."}],"issued":{"date-parts":[["2016",9,1]]},"citation-key":"rensinkEntropyTheoryCorrelation2016"}},{"id":4452,"uris":["http://zotero.org/users/7306819/items/F9CGM3NS"],"itemData":{"id":4452,"type":"article-journal","abstract":"For scatterplots with gaussian distributions of dots, the perception of Pearson correlation r can be described by two simple laws: a linear one for discrimination, and a logarithmic one for perceived magnitude (Rensink &amp; Baldridge, ). The underlying perceptual mechanisms, however, remain poorly understood. To cast light on these, four different distributions of datapoints were examined. The first had 100 points with equal variance in both dimensions. Consistent with earlier results, just noticeable difference (JND) was a linear function of the distance away from r = 1, and the magnitude of perceived correlation a logarithmic function of this quantity. In addition, these laws were linked, with the intercept of the JND line being the inverse of the bias in perceived magnitude. Three other conditions were also examined: a dot cloud with 25 points, a horizontal compression of the cloud, and a cloud with a uniform distribution of dots. Performance was found to be similar in all conditions. The generality and form of these laws suggest that what underlies correlation perception is not a geometric structure such as the shape of the dot cloud, but the shape of the probability distribution of the dots, likely inferred via a form of ensemble coding. It is suggested that this reflects the ability of observers to perceive the information entropy in an image, with this quantity used as a proxy for Pearson correlation.","container-title":"Psychonomic Bulletin &amp; Review","DOI":"10.3758/s13423-016-1174-7","ISSN":"1069-9384","issue":"3","journalAbbreviation":"Psychon Bull Rev","note":"PMID: 27785683\nPMCID: PMC5486871","page":"776-797","source":"PubMed Central","title":"The nature of correlation perception in scatterplots","volume":"24","author":[{"family":"Rensink","given":"Ronald A."}],"issued":{"date-parts":[["2017"]]},"citation-key":"rensinkNatureCorrelationPerception2017"}}],"schema":"https://github.com/citation-style-language/schema/raw/master/csl-citation.json"} </w:instrText>
      </w:r>
      <w:r>
        <w:fldChar w:fldCharType="separate"/>
      </w:r>
      <w:r w:rsidRPr="00530C43">
        <w:rPr>
          <w:rFonts w:ascii="Calibri" w:hAnsi="Calibri" w:cs="Calibri"/>
        </w:rPr>
        <w:t>(Rensink, 2016, 2017)</w:t>
      </w:r>
      <w:r>
        <w:fldChar w:fldCharType="end"/>
      </w:r>
      <w:r w:rsidR="00A31FC6">
        <w:t>.</w:t>
      </w:r>
    </w:p>
    <w:p w14:paraId="4F3E389B" w14:textId="7723315F" w:rsidR="007F229C" w:rsidRPr="00CF6109" w:rsidRDefault="007F229C">
      <w:pPr>
        <w:rPr>
          <w:b/>
          <w:bCs/>
        </w:rPr>
      </w:pPr>
      <w:r w:rsidRPr="00CF6109">
        <w:rPr>
          <w:b/>
          <w:bCs/>
        </w:rPr>
        <w:t>Mechanisms of correlation perception</w:t>
      </w:r>
    </w:p>
    <w:p w14:paraId="44A7B953" w14:textId="2C43C3B2" w:rsidR="007F229C" w:rsidRPr="00CF6109" w:rsidRDefault="00CF6109">
      <w:pPr>
        <w:rPr>
          <w:b/>
          <w:bCs/>
          <w:i/>
          <w:iCs/>
        </w:rPr>
      </w:pPr>
      <w:r w:rsidRPr="00CF6109">
        <w:rPr>
          <w:b/>
          <w:bCs/>
          <w:i/>
          <w:iCs/>
        </w:rPr>
        <w:t>Laws of correlation perception</w:t>
      </w:r>
    </w:p>
    <w:p w14:paraId="5FBFC21A" w14:textId="77777777" w:rsidR="00601668" w:rsidRDefault="00601668"/>
    <w:p w14:paraId="2E418D22" w14:textId="4E6A8295" w:rsidR="000418FD" w:rsidRPr="003900A4" w:rsidRDefault="000418FD" w:rsidP="00CF6109">
      <w:pPr>
        <w:ind w:firstLine="720"/>
        <w:rPr>
          <w:b/>
          <w:bCs/>
          <w:i/>
          <w:iCs/>
        </w:rPr>
      </w:pPr>
      <w:r w:rsidRPr="003900A4">
        <w:rPr>
          <w:b/>
          <w:bCs/>
          <w:i/>
          <w:iCs/>
        </w:rPr>
        <w:t>Weber’s law</w:t>
      </w:r>
    </w:p>
    <w:p w14:paraId="096DCF09" w14:textId="0A9B7952" w:rsidR="003900A4" w:rsidRPr="003900A4" w:rsidRDefault="003900A4">
      <w:pPr>
        <w:rPr>
          <w:rFonts w:eastAsiaTheme="minorEastAsia"/>
        </w:rPr>
      </w:pPr>
      <m:oMathPara>
        <m:oMath>
          <m:r>
            <w:rPr>
              <w:rFonts w:ascii="Cambria Math" w:hAnsi="Cambria Math"/>
            </w:rPr>
            <m:t>d p=</m:t>
          </m:r>
          <m:sSubSup>
            <m:sSubSupPr>
              <m:ctrlPr>
                <w:rPr>
                  <w:rFonts w:ascii="Cambria Math" w:hAnsi="Cambria Math"/>
                  <w:i/>
                </w:rPr>
              </m:ctrlPr>
            </m:sSubSupPr>
            <m:e>
              <m:r>
                <w:rPr>
                  <w:rFonts w:ascii="Cambria Math" w:hAnsi="Cambria Math"/>
                </w:rPr>
                <m:t>k</m:t>
              </m:r>
            </m:e>
            <m:sub>
              <m:r>
                <w:rPr>
                  <w:rFonts w:ascii="Cambria Math" w:hAnsi="Cambria Math"/>
                </w:rPr>
                <m:t xml:space="preserve">  S</m:t>
              </m:r>
            </m:sub>
            <m:sup>
              <m:r>
                <w:rPr>
                  <w:rFonts w:ascii="Cambria Math" w:hAnsi="Cambria Math"/>
                </w:rPr>
                <m:t xml:space="preserve">dS  </m:t>
              </m:r>
            </m:sup>
          </m:sSubSup>
        </m:oMath>
      </m:oMathPara>
    </w:p>
    <w:p w14:paraId="4C6A0BF3" w14:textId="2727DFB1" w:rsidR="006F39BD" w:rsidRDefault="006F39BD">
      <w:r>
        <w:t>The first formula that can be used to demonstrate correlation perception is Weber’s law. Research has suggested that</w:t>
      </w:r>
      <w:r w:rsidR="00922135">
        <w:t xml:space="preserve"> </w:t>
      </w:r>
      <w:r>
        <w:t xml:space="preserve">the relationship between perception of differences and objective differences can be understood linearly. Within this formula d p is the differential perceptual change, </w:t>
      </w:r>
      <w:proofErr w:type="spellStart"/>
      <w:r>
        <w:t>dS</w:t>
      </w:r>
      <w:proofErr w:type="spellEnd"/>
      <w:r>
        <w:t xml:space="preserve"> </w:t>
      </w:r>
      <w:proofErr w:type="gramStart"/>
      <w:r>
        <w:t>is</w:t>
      </w:r>
      <w:proofErr w:type="gramEnd"/>
      <w:r>
        <w:t xml:space="preserve"> the change in stimulus, and S is the overall correlation or the stimulus. K, also known as a Weber fraction, can be derived experimentally. Altogether, these parameters form a Weber model that models the perception of correlations in scatterplots.</w:t>
      </w:r>
    </w:p>
    <w:p w14:paraId="69BB3DD1" w14:textId="77777777" w:rsidR="006F39BD" w:rsidRPr="003900A4" w:rsidRDefault="006F39BD">
      <w:pPr>
        <w:rPr>
          <w:rFonts w:eastAsiaTheme="minorEastAsia"/>
          <w:b/>
          <w:bCs/>
          <w:i/>
          <w:iCs/>
          <w:sz w:val="36"/>
          <w:szCs w:val="36"/>
        </w:rPr>
      </w:pPr>
    </w:p>
    <w:p w14:paraId="4E2F356E" w14:textId="3918066C" w:rsidR="00254821" w:rsidRPr="003900A4" w:rsidRDefault="00254821" w:rsidP="00CF6109">
      <w:pPr>
        <w:ind w:firstLine="720"/>
        <w:rPr>
          <w:rFonts w:eastAsiaTheme="minorEastAsia"/>
          <w:b/>
          <w:bCs/>
          <w:i/>
          <w:iCs/>
        </w:rPr>
      </w:pPr>
      <w:r w:rsidRPr="003900A4">
        <w:rPr>
          <w:rFonts w:eastAsiaTheme="minorEastAsia"/>
          <w:b/>
          <w:bCs/>
          <w:i/>
          <w:iCs/>
        </w:rPr>
        <w:t>Rensink’s instance of Weber’s law</w:t>
      </w:r>
    </w:p>
    <w:p w14:paraId="23E45C4E" w14:textId="2F0FD248" w:rsidR="003900A4" w:rsidRPr="003900A4" w:rsidRDefault="003900A4">
      <m:oMathPara>
        <m:oMath>
          <m:r>
            <w:rPr>
              <w:rFonts w:ascii="Cambria Math" w:hAnsi="Cambria Math"/>
            </w:rPr>
            <m:t>JND</m:t>
          </m:r>
          <m:d>
            <m:dPr>
              <m:ctrlPr>
                <w:rPr>
                  <w:rFonts w:ascii="Cambria Math" w:hAnsi="Cambria Math"/>
                  <w:i/>
                </w:rPr>
              </m:ctrlPr>
            </m:dPr>
            <m:e>
              <m:r>
                <w:rPr>
                  <w:rFonts w:ascii="Cambria Math" w:hAnsi="Cambria Math"/>
                </w:rPr>
                <m:t>r</m:t>
              </m:r>
            </m:e>
          </m:d>
          <m:r>
            <w:rPr>
              <w:rFonts w:ascii="Cambria Math" w:hAnsi="Cambria Math"/>
            </w:rPr>
            <m:t>=K</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b</m:t>
                      </m:r>
                    </m:e>
                    <m:sub>
                      <m:r>
                        <w:rPr>
                          <w:rFonts w:ascii="Cambria Math" w:hAnsi="Cambria Math"/>
                        </w:rPr>
                        <m:t>disc</m:t>
                      </m:r>
                    </m:sub>
                  </m:sSub>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A</m:t>
                  </m:r>
                </m:sub>
              </m:sSub>
            </m:e>
          </m:d>
        </m:oMath>
      </m:oMathPara>
    </w:p>
    <w:p w14:paraId="59920026" w14:textId="0D02D845" w:rsidR="00254821" w:rsidRPr="003900A4" w:rsidRDefault="006F39BD">
      <w:pPr>
        <w:rPr>
          <w:rFonts w:eastAsiaTheme="minorEastAsia"/>
        </w:rPr>
      </w:pPr>
      <w:r>
        <w:rPr>
          <w:rFonts w:eastAsiaTheme="minorEastAsia"/>
        </w:rPr>
        <w:t>Rensin</w:t>
      </w:r>
      <w:r w:rsidR="00E52A8F">
        <w:rPr>
          <w:rFonts w:eastAsiaTheme="minorEastAsia"/>
        </w:rPr>
        <w:t>k</w:t>
      </w:r>
      <w:r>
        <w:rPr>
          <w:rFonts w:eastAsiaTheme="minorEastAsia"/>
        </w:rPr>
        <w:t xml:space="preserve"> et al, further developed Weber’s law to understand discrimination to compute the JND r value of two scatterplots.</w:t>
      </w:r>
      <w:r w:rsidR="00E52A8F">
        <w:rPr>
          <w:rFonts w:eastAsiaTheme="minorEastAsia"/>
        </w:rPr>
        <w:t xml:space="preserve"> Here, K describes an instance of the Weber’s fraction, </w:t>
      </w:r>
      <w:proofErr w:type="spellStart"/>
      <w:r w:rsidR="00E52A8F">
        <w:rPr>
          <w:rFonts w:eastAsiaTheme="minorEastAsia"/>
        </w:rPr>
        <w:t>bdisc</w:t>
      </w:r>
      <w:proofErr w:type="spellEnd"/>
      <w:r w:rsidR="00E52A8F">
        <w:rPr>
          <w:rFonts w:eastAsiaTheme="minorEastAsia"/>
        </w:rPr>
        <w:t xml:space="preserve"> is an instance of bias or the offset in perceptual discrimination, and </w:t>
      </w:r>
      <w:proofErr w:type="spellStart"/>
      <w:r w:rsidR="00E52A8F">
        <w:rPr>
          <w:rFonts w:eastAsiaTheme="minorEastAsia"/>
        </w:rPr>
        <w:t>rA</w:t>
      </w:r>
      <w:proofErr w:type="spellEnd"/>
      <w:r w:rsidR="00E52A8F">
        <w:rPr>
          <w:rFonts w:eastAsiaTheme="minorEastAsia"/>
        </w:rPr>
        <w:t xml:space="preserve"> is r + 0.5 * JND. </w:t>
      </w:r>
    </w:p>
    <w:p w14:paraId="45C496B6" w14:textId="39F726A3" w:rsidR="000418FD" w:rsidRPr="003900A4" w:rsidRDefault="000418FD" w:rsidP="00CF6109">
      <w:pPr>
        <w:ind w:firstLine="720"/>
        <w:rPr>
          <w:b/>
          <w:bCs/>
          <w:i/>
          <w:iCs/>
        </w:rPr>
      </w:pPr>
      <w:r w:rsidRPr="003900A4">
        <w:rPr>
          <w:b/>
          <w:bCs/>
          <w:i/>
          <w:iCs/>
        </w:rPr>
        <w:t>Rensink’s instance of Fechner’s law</w:t>
      </w:r>
    </w:p>
    <w:p w14:paraId="41E53EC7" w14:textId="7A0523DB" w:rsidR="003900A4" w:rsidRDefault="003900A4">
      <m:oMathPara>
        <m:oMath>
          <m:r>
            <w:rPr>
              <w:rFonts w:ascii="Cambria Math" w:hAnsi="Cambria Math"/>
            </w:rPr>
            <m:t>g</m:t>
          </m:r>
          <m:d>
            <m:dPr>
              <m:ctrlPr>
                <w:rPr>
                  <w:rFonts w:ascii="Cambria Math" w:hAnsi="Cambria Math"/>
                  <w:i/>
                </w:rPr>
              </m:ctrlPr>
            </m:dPr>
            <m:e>
              <m:r>
                <w:rPr>
                  <w:rFonts w:ascii="Cambria Math" w:hAnsi="Cambria Math"/>
                </w:rPr>
                <m:t>r</m:t>
              </m:r>
            </m:e>
          </m:d>
          <m:r>
            <w:rPr>
              <w:rFonts w:ascii="Cambria Math" w:hAnsi="Cambria Math"/>
            </w:rPr>
            <m:t xml:space="preserve">= </m:t>
          </m:r>
          <m:f>
            <m:fPr>
              <m:ctrlPr>
                <w:rPr>
                  <w:rFonts w:ascii="Cambria Math" w:hAnsi="Cambria Math"/>
                  <w:i/>
                </w:rPr>
              </m:ctrlPr>
            </m:fPr>
            <m:num>
              <m:r>
                <w:rPr>
                  <w:rFonts w:ascii="Cambria Math" w:hAnsi="Cambria Math"/>
                </w:rPr>
                <m:t>1n</m:t>
              </m:r>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b</m:t>
                      </m:r>
                    </m:e>
                    <m:sub>
                      <m:r>
                        <w:rPr>
                          <w:rFonts w:ascii="Cambria Math" w:hAnsi="Cambria Math"/>
                        </w:rPr>
                        <m:t>est</m:t>
                      </m:r>
                    </m:sub>
                  </m:sSub>
                  <m:r>
                    <w:rPr>
                      <w:rFonts w:ascii="Cambria Math" w:hAnsi="Cambria Math"/>
                    </w:rPr>
                    <m:t>r</m:t>
                  </m:r>
                </m:e>
              </m:d>
            </m:num>
            <m:den>
              <m:r>
                <w:rPr>
                  <w:rFonts w:ascii="Cambria Math" w:hAnsi="Cambria Math"/>
                </w:rPr>
                <m:t xml:space="preserve">1n </m:t>
              </m:r>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b</m:t>
                      </m:r>
                    </m:e>
                    <m:sub>
                      <m:r>
                        <w:rPr>
                          <w:rFonts w:ascii="Cambria Math" w:hAnsi="Cambria Math"/>
                        </w:rPr>
                        <m:t xml:space="preserve">est </m:t>
                      </m:r>
                    </m:sub>
                  </m:sSub>
                </m:e>
              </m:d>
            </m:den>
          </m:f>
        </m:oMath>
      </m:oMathPara>
    </w:p>
    <w:p w14:paraId="21DF3EDB" w14:textId="753D602B" w:rsidR="00E52A8F" w:rsidRDefault="00E52A8F">
      <w:r>
        <w:t xml:space="preserve">Importantly, Rensink et al were able to demonstrate that Fechner’s law, related to Weber’s law, could be used to understand perceptual estimation. Here, best describes the offset in perceptual estimation between the perceived estimation and objective value. Importantly Rensink et al found that the Fechner assumption of </w:t>
      </w:r>
      <w:proofErr w:type="spellStart"/>
      <w:r>
        <w:t>bdisc</w:t>
      </w:r>
      <w:proofErr w:type="spellEnd"/>
      <w:r>
        <w:t xml:space="preserve"> = best to be true, systematically connecting estimation and discrimination. Further, this assumption suggests that scatterplot studies of different distributions and number of dots facilitate similar performances. </w:t>
      </w:r>
      <w:r w:rsidR="00015D02">
        <w:t>Therefore, base level changes, e.g., comparing large dots to small dots or blue to red dots do not change performance. Overall, this suggests that more novel modifications should be studied.</w:t>
      </w:r>
      <w:r>
        <w:t xml:space="preserve"> </w:t>
      </w:r>
    </w:p>
    <w:p w14:paraId="14E5D217" w14:textId="7E8E371B" w:rsidR="000418FD" w:rsidRDefault="00E52A8F">
      <w:r>
        <w:t xml:space="preserve">Note: references are from </w:t>
      </w:r>
      <w:proofErr w:type="spellStart"/>
      <w:r>
        <w:t>rensink</w:t>
      </w:r>
      <w:proofErr w:type="spellEnd"/>
      <w:r>
        <w:t xml:space="preserve"> 2017 and Ip </w:t>
      </w:r>
    </w:p>
    <w:p w14:paraId="56CEDD9D" w14:textId="1AC6DB9D" w:rsidR="00FE4941" w:rsidRPr="00FE4941" w:rsidRDefault="00CF6109">
      <w:pPr>
        <w:rPr>
          <w:b/>
          <w:bCs/>
          <w:i/>
          <w:iCs/>
        </w:rPr>
      </w:pPr>
      <w:r>
        <w:rPr>
          <w:b/>
          <w:bCs/>
          <w:i/>
          <w:iCs/>
        </w:rPr>
        <w:t xml:space="preserve">Further </w:t>
      </w:r>
      <w:r w:rsidR="00C85378">
        <w:rPr>
          <w:b/>
          <w:bCs/>
          <w:i/>
          <w:iCs/>
        </w:rPr>
        <w:t>C</w:t>
      </w:r>
      <w:r w:rsidR="00FE4941" w:rsidRPr="00FE4941">
        <w:rPr>
          <w:b/>
          <w:bCs/>
          <w:i/>
          <w:iCs/>
        </w:rPr>
        <w:t>orrelation perception</w:t>
      </w:r>
      <w:r w:rsidR="00C85378">
        <w:rPr>
          <w:b/>
          <w:bCs/>
          <w:i/>
          <w:iCs/>
        </w:rPr>
        <w:t xml:space="preserve"> drivers</w:t>
      </w:r>
    </w:p>
    <w:p w14:paraId="2BBD2685" w14:textId="2E0D7A06" w:rsidR="00C85378" w:rsidRDefault="00C4243F">
      <w:r>
        <w:t>Importantly, while the laws described can model correlation estimation, other factors that drive perceptual ability have been proposed. First, Meyer et al., demonstrated that</w:t>
      </w:r>
      <w:r w:rsidR="00052775">
        <w:t xml:space="preserve"> subjective estimations of correlation strength are a function of the deviation from a perfect correlation of 1. This suggests that individuals intuitively use the mean distance from the regression line to estimate correlation values.</w:t>
      </w:r>
      <w:r>
        <w:t xml:space="preserve">  </w:t>
      </w:r>
    </w:p>
    <w:p w14:paraId="1AF6BE35" w14:textId="74EFEB2D" w:rsidR="00052775" w:rsidRDefault="00052775">
      <w:r>
        <w:lastRenderedPageBreak/>
        <w:t>Further, as stated previously, most studies suggest that people underestimate correlation strength within the .2 to .6 range.</w:t>
      </w:r>
      <w:r w:rsidR="00015D02">
        <w:t xml:space="preserve"> Commonly, researchers attempt to model this using either Weber or Fechner’s laws.</w:t>
      </w:r>
      <w:r>
        <w:t xml:space="preserve"> Importantly, some research suggests that large correlation values are also underestimated while some research suggests that </w:t>
      </w:r>
      <w:r w:rsidR="00A258DB">
        <w:t>individuals struggle to distinguish meaningful estimates from correlations lower than .2. The research suggests that there is a systematic perceptual factor that facilitates individuals to over-or-underestimate correlations when examining scatterplots in a variety of forms, e.g., varying opacity, colour, and size. Thus, designing scatterplots more accustomed to</w:t>
      </w:r>
      <w:r w:rsidR="00015D02">
        <w:t xml:space="preserve"> </w:t>
      </w:r>
      <w:r w:rsidR="00A258DB">
        <w:t xml:space="preserve">accurate estimations should attempt to rectify this. </w:t>
      </w:r>
    </w:p>
    <w:p w14:paraId="221469BB" w14:textId="5985B13C" w:rsidR="00FE4941" w:rsidRDefault="00A258DB">
      <w:r>
        <w:t>A final point regarding perceptual drivers is one of visual factors. Wang et al. proposed that there are three levels of visualisation understanding:</w:t>
      </w:r>
      <w:r w:rsidR="00763AED">
        <w:t xml:space="preserve"> </w:t>
      </w:r>
      <w:r>
        <w:t xml:space="preserve"> </w:t>
      </w:r>
      <w:r w:rsidR="002767FA">
        <w:t xml:space="preserve">elementary level, intermediate level, and advanced level. The elementary level refers to reading specific values on the graph, e.g., how many data points are on the scatterplot. The intermediate level refers to understanding trends or relationships on the graph, e.g., what level of correlation is on the scatterplot. The advanced level refers to understanding beyond the graph, e.g., this graph shows a correlation of .7 which differs from a prior graph assessing the same relationship. Typically, correlation perception is considered solely with the elementary and intermediate levels. Thus, </w:t>
      </w:r>
      <w:r w:rsidR="00BD3C96">
        <w:t>correlation perception</w:t>
      </w:r>
      <w:r w:rsidR="002767FA">
        <w:t xml:space="preserve"> the ability of an individual to assess elementary and intermediate visual understanding. Overall, drivers of correlation perception </w:t>
      </w:r>
      <w:proofErr w:type="gramStart"/>
      <w:r w:rsidR="002767FA">
        <w:t>is</w:t>
      </w:r>
      <w:proofErr w:type="gramEnd"/>
      <w:r w:rsidR="002767FA">
        <w:t xml:space="preserve"> based on cognitive abilities, </w:t>
      </w:r>
      <w:r w:rsidR="00BD3C96">
        <w:t>such as</w:t>
      </w:r>
      <w:r w:rsidR="002767FA">
        <w:t xml:space="preserve"> using mean distances</w:t>
      </w:r>
      <w:r w:rsidR="00BD3C96">
        <w:t xml:space="preserve"> within the scatterplot</w:t>
      </w:r>
      <w:r w:rsidR="002767FA">
        <w:t xml:space="preserve"> and having intermediate visualisation understanding</w:t>
      </w:r>
      <w:r w:rsidR="00BD3C96">
        <w:t xml:space="preserve"> and</w:t>
      </w:r>
      <w:r w:rsidR="002767FA">
        <w:t xml:space="preserve"> a systematic estimation bi</w:t>
      </w:r>
      <w:r w:rsidR="00BD3C96">
        <w:t>as amongst individuals.</w:t>
      </w:r>
    </w:p>
    <w:p w14:paraId="1988D85E" w14:textId="5B6BDC12" w:rsidR="002A22D6" w:rsidRPr="000E0A5D" w:rsidRDefault="007F229C">
      <w:pPr>
        <w:rPr>
          <w:b/>
          <w:bCs/>
        </w:rPr>
      </w:pPr>
      <w:r w:rsidRPr="000E0A5D">
        <w:rPr>
          <w:b/>
          <w:bCs/>
        </w:rPr>
        <w:t xml:space="preserve">Methods of </w:t>
      </w:r>
      <w:r w:rsidR="00DA023D" w:rsidRPr="000E0A5D">
        <w:rPr>
          <w:b/>
          <w:bCs/>
        </w:rPr>
        <w:t>modifying</w:t>
      </w:r>
      <w:r w:rsidRPr="000E0A5D">
        <w:rPr>
          <w:b/>
          <w:bCs/>
        </w:rPr>
        <w:t xml:space="preserve"> scatterplot perception</w:t>
      </w:r>
    </w:p>
    <w:p w14:paraId="1C83B738" w14:textId="6A1DA6ED" w:rsidR="002A22D6" w:rsidRDefault="002A22D6">
      <w:r>
        <w:t xml:space="preserve">To improve scatterplots so that people are more able to estimate correlation values, modifying </w:t>
      </w:r>
      <w:r w:rsidR="00FE4941">
        <w:t xml:space="preserve">the features of </w:t>
      </w:r>
      <w:r>
        <w:t xml:space="preserve">scatterplots presents an important method. </w:t>
      </w:r>
      <w:r w:rsidR="00710F4B">
        <w:t>The most basic scatterplot can be seen as having uniform dot size that is black-coloured and minimal or no labelling, e.g., x and y labels, scales, title. From this form</w:t>
      </w:r>
      <w:r w:rsidR="00A67B61">
        <w:t xml:space="preserve"> which we will denote as </w:t>
      </w:r>
      <w:r w:rsidR="00A67B61" w:rsidRPr="002767FA">
        <w:rPr>
          <w:i/>
          <w:iCs/>
        </w:rPr>
        <w:t>S</w:t>
      </w:r>
      <w:r w:rsidR="00710F4B">
        <w:t xml:space="preserve">, a scatterplot can then be manipulated in various ways and rigorously tested to assess whether the modifications have produced a change in correlation perception. </w:t>
      </w:r>
      <w:r w:rsidR="00A67B61">
        <w:t xml:space="preserve">With minimal changes, e.g., 1-2, researchers can then assess whether the modifications to S are beneficial or redundant. </w:t>
      </w:r>
      <w:r w:rsidR="0015180E">
        <w:t xml:space="preserve">However, the changes should ideally not violate Tufte and </w:t>
      </w:r>
      <w:r w:rsidR="0015180E">
        <w:fldChar w:fldCharType="begin"/>
      </w:r>
      <w:r w:rsidR="00C3661F">
        <w:instrText xml:space="preserve"> ADDIN ZOTERO_ITEM CSL_CITATION {"citationID":"sMVD738z","properties":{"formattedCitation":"(Hehman &amp; Xie, 2021)","plainCitation":"(Hehman &amp; Xie, 2021)","dontUpdate":true,"noteIndex":0},"citationItems":[{"id":4474,"uris":["http://zotero.org/users/7306819/items/GTZNT7JJ"],"itemData":{"id":4474,"type":"article-journal","abstract":"Methods in data visualization have rapidly advanced over the past decade. Although social scientists regularly need to visualize the results of their analyses, they receive little training in how to best design their visualizations. This tutorial is for individuals whose goal is to communicate patterns in data as clearly as possible to other consumers of science and is designed to be accessible to both experienced and relatively new users of R and ggplot2. In this article, we assume some basic statistical and visualization knowledge and focus on how to visualize rather than what to visualize. We distill the science and wisdom of data-visualization expertise from books, blogs, and online forum discussion threads into recommendations for social scientists looking to convey their results to other scientists. Overarching design philosophies and color decisions are discussed before giving specific examples of code in R for visualizing central tendencies, proportions, and relationships between variables.","container-title":"Advances in Methods and Practices in Psychological Science","DOI":"10.1177/25152459211045334","ISSN":"2515-2459","issue":"4","language":"en","note":"publisher: SAGE Publications Inc","page":"25152459211045334","source":"SAGE Journals","title":"Doing Better Data Visualization","volume":"4","author":[{"family":"Hehman","given":"Eric"},{"family":"Xie","given":"Sally Y."}],"issued":{"date-parts":[["2021",10,1]]},"citation-key":"hehmanDoingBetterData2021"}}],"schema":"https://github.com/citation-style-language/schema/raw/master/csl-citation.json"} </w:instrText>
      </w:r>
      <w:r w:rsidR="0015180E">
        <w:fldChar w:fldCharType="separate"/>
      </w:r>
      <w:r w:rsidR="0015180E" w:rsidRPr="0015180E">
        <w:rPr>
          <w:rFonts w:ascii="Calibri" w:hAnsi="Calibri" w:cs="Calibri"/>
        </w:rPr>
        <w:t xml:space="preserve">Hehman </w:t>
      </w:r>
      <w:r w:rsidR="0015180E">
        <w:rPr>
          <w:rFonts w:ascii="Calibri" w:hAnsi="Calibri" w:cs="Calibri"/>
        </w:rPr>
        <w:t>and</w:t>
      </w:r>
      <w:r w:rsidR="0015180E" w:rsidRPr="0015180E">
        <w:rPr>
          <w:rFonts w:ascii="Calibri" w:hAnsi="Calibri" w:cs="Calibri"/>
        </w:rPr>
        <w:t xml:space="preserve"> Xie </w:t>
      </w:r>
      <w:r w:rsidR="0015180E">
        <w:rPr>
          <w:rFonts w:ascii="Calibri" w:hAnsi="Calibri" w:cs="Calibri"/>
        </w:rPr>
        <w:t>(</w:t>
      </w:r>
      <w:r w:rsidR="0015180E" w:rsidRPr="0015180E">
        <w:rPr>
          <w:rFonts w:ascii="Calibri" w:hAnsi="Calibri" w:cs="Calibri"/>
        </w:rPr>
        <w:t>2021)</w:t>
      </w:r>
      <w:r w:rsidR="0015180E">
        <w:fldChar w:fldCharType="end"/>
      </w:r>
      <w:r w:rsidR="0015180E">
        <w:t xml:space="preserve"> laws. For example, within scatterplots, researchers could simply show the correlation line that is a function of the r value</w:t>
      </w:r>
      <w:r w:rsidR="00573AF1">
        <w:t>; this may or may not lead to improved estimation</w:t>
      </w:r>
      <w:r w:rsidR="0015180E">
        <w:t>. However, this violates Tufte’s rule of showing as much data as possible.</w:t>
      </w:r>
      <w:r w:rsidR="00573AF1">
        <w:t xml:space="preserve"> Further, researchers could colour code r values, e.g., green = .7+, yellow = .4-.69, red = &lt;.4, however, this </w:t>
      </w:r>
      <w:r w:rsidR="00015D02">
        <w:t>c</w:t>
      </w:r>
      <w:r w:rsidR="00573AF1">
        <w:t xml:space="preserve">ould lead to </w:t>
      </w:r>
      <w:r w:rsidR="00015D02">
        <w:t xml:space="preserve">scatterplots </w:t>
      </w:r>
      <w:r w:rsidR="00573AF1">
        <w:t>non-inclusive</w:t>
      </w:r>
      <w:r w:rsidR="00015D02">
        <w:t xml:space="preserve"> to colourblind individuals and</w:t>
      </w:r>
      <w:r w:rsidR="00573AF1">
        <w:t xml:space="preserve"> conflate estimation with </w:t>
      </w:r>
      <w:r w:rsidR="009746E2">
        <w:t xml:space="preserve">signposted </w:t>
      </w:r>
      <w:r w:rsidR="00573AF1">
        <w:t xml:space="preserve">guesswork. </w:t>
      </w:r>
    </w:p>
    <w:p w14:paraId="0ADB33BD" w14:textId="19E2C5FB" w:rsidR="00710F4B" w:rsidRDefault="00A67B61">
      <w:r>
        <w:t xml:space="preserve">There are numerous ways to modify </w:t>
      </w:r>
      <w:r w:rsidRPr="002767FA">
        <w:rPr>
          <w:i/>
          <w:iCs/>
        </w:rPr>
        <w:t>S</w:t>
      </w:r>
      <w:r>
        <w:t>, Sarikaya suggested that the modifications align across four categories: point encoding, point grouping, point position, and graph amenities.</w:t>
      </w:r>
      <w:r w:rsidR="00922135">
        <w:t xml:space="preserve"> </w:t>
      </w:r>
      <w:r w:rsidR="00D5613C">
        <w:t>First, graph amenities relate to parts of scatterplots unrelated to the scatterplot dots</w:t>
      </w:r>
      <w:r w:rsidR="00922135">
        <w:t>:</w:t>
      </w:r>
      <w:r w:rsidR="00D5613C">
        <w:t xml:space="preserve"> </w:t>
      </w:r>
      <w:r w:rsidR="00922135">
        <w:t>e</w:t>
      </w:r>
      <w:r w:rsidR="00D5613C">
        <w:t xml:space="preserve">xamples include axis titles, graph lines, and scale labels. Second, </w:t>
      </w:r>
      <w:r w:rsidR="007A3D4C">
        <w:t>point position regards modifying the posit</w:t>
      </w:r>
      <w:r w:rsidR="00922135">
        <w:t>i</w:t>
      </w:r>
      <w:r w:rsidR="007A3D4C">
        <w:t xml:space="preserve">on of the points to either emphasise certain parts, e.g., zooming or displacing, or adding information, e.g., subsampling and animation. Third, </w:t>
      </w:r>
      <w:r w:rsidR="001F7404">
        <w:t>point grouping refers to the changing of scatterplot dot groupings; for example</w:t>
      </w:r>
      <w:r w:rsidR="00FF4298">
        <w:t>,</w:t>
      </w:r>
      <w:r w:rsidR="001F7404">
        <w:t xml:space="preserve"> shape abstraction, e.g., converting the dots to a shape, or shape enclosure, e.g., adding a regression line or a density plot. Last, the most common type of modification is </w:t>
      </w:r>
      <w:proofErr w:type="gramStart"/>
      <w:r w:rsidR="001F7404">
        <w:t>point</w:t>
      </w:r>
      <w:proofErr w:type="gramEnd"/>
      <w:r w:rsidR="001F7404">
        <w:t xml:space="preserve"> encoding whereby the points are modified, e.g., change of size, shape, colour, or opacity. </w:t>
      </w:r>
      <w:r w:rsidR="007A3D4C">
        <w:t xml:space="preserve"> </w:t>
      </w:r>
    </w:p>
    <w:p w14:paraId="42938501" w14:textId="728E816D" w:rsidR="007F229C" w:rsidRDefault="00A67B61">
      <w:r>
        <w:t xml:space="preserve">The key feature of extensive research is </w:t>
      </w:r>
      <w:proofErr w:type="gramStart"/>
      <w:r>
        <w:t>point</w:t>
      </w:r>
      <w:proofErr w:type="gramEnd"/>
      <w:r>
        <w:t xml:space="preserve"> encoding whereby the features of the scatterplot points are manipulated in various ways to attempt to achieve changes in correlation perception. </w:t>
      </w:r>
    </w:p>
    <w:p w14:paraId="59F35D42" w14:textId="7D098DDC" w:rsidR="00B54042" w:rsidRDefault="00B54042">
      <w:pPr>
        <w:rPr>
          <w:b/>
          <w:bCs/>
        </w:rPr>
      </w:pPr>
      <w:r>
        <w:rPr>
          <w:b/>
          <w:bCs/>
        </w:rPr>
        <w:t>ADD REFERENCES FROM SARIKAYA</w:t>
      </w:r>
    </w:p>
    <w:p w14:paraId="43D56BF7" w14:textId="4A55D5AE" w:rsidR="007F229C" w:rsidRDefault="00055F19">
      <w:pPr>
        <w:rPr>
          <w:b/>
          <w:bCs/>
        </w:rPr>
      </w:pPr>
      <w:r w:rsidRPr="00FE4941">
        <w:rPr>
          <w:b/>
          <w:bCs/>
        </w:rPr>
        <w:lastRenderedPageBreak/>
        <w:t>Size</w:t>
      </w:r>
    </w:p>
    <w:p w14:paraId="4A26E69C" w14:textId="4CF65561" w:rsidR="00B57FD4" w:rsidRDefault="00CC22CA">
      <w:r>
        <w:t>T</w:t>
      </w:r>
      <w:r w:rsidR="007579E4">
        <w:t>he most common and sound way of modifying a scatterplot is point encodin</w:t>
      </w:r>
      <w:r>
        <w:t xml:space="preserve">g. Further, as the focus of this paper is modifying the size of points, it is important to understand what research has been conducted on this type of point encoding. For example, </w:t>
      </w:r>
      <w:r>
        <w:fldChar w:fldCharType="begin"/>
      </w:r>
      <w:r w:rsidR="00C3661F">
        <w:instrText xml:space="preserve"> ADDIN ZOTERO_ITEM CSL_CITATION {"citationID":"RjF4CC1a","properties":{"formattedCitation":"(Rensink, 2012)","plainCitation":"(Rensink, 2012)","dontUpdate":true,"noteIndex":0},"citationItems":[{"id":4871,"uris":["http://zotero.org/users/7306819/items/JCPNPNH7"],"itemData":{"id":4871,"type":"article-journal","abstract":"Previous work has shown that the perception of correlation in scatterplots can be characterized by two simple laws: a linear Fechner-like law for precision and a logarithmic Weber-like law for accuracy (Rensink &amp;amp; Baldridge, 2010). It also appears to be rapid, being largely complete within 100 ms of presentation (Rensink, 2011). This suggests that although correlation may be conveyed by a complex carrier, it nevertheless is−or at least, is based on−a relatively simple property. To investigate the nature of the process involved, two sets of experiments tested whether different kinds of visual design influence correlation perception. The first set involved scatterplots with various styles of dot (or symbol). Precision was determined via the just noticeable difference in correlation for two side-by-side scatterplots. Accuracy was determined by direct estimation, using reference scatterplots having fixed upper and lower values, and a test scatterplot adjusted to have its apparent correlation be midway between them. The second set used similar methodology but a different carrier, with the vertical position carrying the second data dimension being replaced by a simple feature such as size. Such ‘augmented stripplots’ then conveyed correlation via the relation between horizontal position and size. Twelve observers were tested in each condition. Results showed a surprising degree of invariance for scatterplot symbol: different sizes, colors, and even shapes had little effect on precision or accuracy. This suggests that only the centers of the symbols are relevant, ruling out the involvement of simple operations such as blurring. In addition, there was also an interesting degree of invariance for carrier: accuracy and precision in augmented stripplots obeyed linear-logarithmic laws similar to those for scatterplots. These invariances suggest that correlation perception may be a general process that is both rapid and sophisticated. Meeting abstract presented at VSS 2012","container-title":"Journal of Vision","DOI":"10.1167/12.9.433","ISSN":"1534-7362","issue":"9","journalAbbreviation":"Journal of Vision","page":"433","source":"Silverchair","title":"Invariance of Correlation Perception","volume":"12","author":[{"family":"Rensink","given":"Ronald A."}],"issued":{"date-parts":[["2012",8,13]]},"citation-key":"rensinkInvarianceCorrelationPerception2012a"}}],"schema":"https://github.com/citation-style-language/schema/raw/master/csl-citation.json"} </w:instrText>
      </w:r>
      <w:r>
        <w:fldChar w:fldCharType="separate"/>
      </w:r>
      <w:r w:rsidRPr="00CC22CA">
        <w:rPr>
          <w:rFonts w:ascii="Calibri" w:hAnsi="Calibri" w:cs="Calibri"/>
        </w:rPr>
        <w:t xml:space="preserve">Rensink </w:t>
      </w:r>
      <w:r>
        <w:rPr>
          <w:rFonts w:ascii="Calibri" w:hAnsi="Calibri" w:cs="Calibri"/>
        </w:rPr>
        <w:t>(</w:t>
      </w:r>
      <w:r w:rsidRPr="00CC22CA">
        <w:rPr>
          <w:rFonts w:ascii="Calibri" w:hAnsi="Calibri" w:cs="Calibri"/>
        </w:rPr>
        <w:t>2012)</w:t>
      </w:r>
      <w:r>
        <w:fldChar w:fldCharType="end"/>
      </w:r>
      <w:r>
        <w:t xml:space="preserve"> found that manipulating the size of scatterplot dots, e.g., making them smaller or larger</w:t>
      </w:r>
      <w:r w:rsidR="00322BB8">
        <w:t xml:space="preserve">, did not influence correlation perception. However, this was a relatively small study with only 20 participants per condition. Further, </w:t>
      </w:r>
      <w:r w:rsidR="00322BB8">
        <w:fldChar w:fldCharType="begin"/>
      </w:r>
      <w:r w:rsidR="00C3661F">
        <w:instrText xml:space="preserve"> ADDIN ZOTERO_ITEM CSL_CITATION {"citationID":"jsWpQefp","properties":{"formattedCitation":"(Micallef et al., 2017)","plainCitation":"(Micallef et al., 2017)","dontUpdate":true,"noteIndex":0},"citationItems":[{"id":4886,"uris":["http://zotero.org/users/7306819/items/BI29PQSF"],"itemData":{"id":4886,"type":"article-journal","abstract":"Designing a good scatterplot can be difficult for non-experts in visualization, because they need to decide on many parameters, such as marker size and opacity, aspect ratio, color, and rendering order. This paper contributes to research exploring the use of perceptual models and quality metrics to set such parameters automatically for enhanced visual quality of a scatterplot. A key consideration in this paper is the construction of a cost function to capture several relevant aspects of the human visual system, examining a scatterplot design for some data analysis task. We show how the cost function can be used in an optimizer to search for the optimal visual design for a user's dataset and task objectives (e.g., \"reliable linear correlation estimation is more important than class separation\"). The approach is extensible to different analysis tasks. To test its performance in a realistic setting, we pre-calibrated it for correlation estimation, class separation, and outlier detection. The optimizer was able to produce designs that achieved a level of speed and success comparable to that of those using human-designed presets (e.g., in R or MATLAB). Case studies demonstrate that the approach can adapt a design to the data, to reveal patterns without user intervention.","container-title":"IEEE transactions on visualization and computer graphics","DOI":"10.1109/TVCG.2017.2674978","ISSN":"1941-0506","issue":"6","journalAbbreviation":"IEEE Trans Vis Comput Graph","language":"eng","note":"PMID: 28252407","page":"1588-1599","source":"PubMed","title":"Towards Perceptual Optimization of the Visual Design of Scatterplots","volume":"23","author":[{"family":"Micallef","given":"Luana"},{"family":"Palmas","given":"Gregorio"},{"family":"Oulasvirta","given":"Antti"},{"family":"Weinkauf","given":"Tino"}],"issued":{"date-parts":[["2017",6]]},"citation-key":"micallefPerceptualOptimizationVisual2017"}}],"schema":"https://github.com/citation-style-language/schema/raw/master/csl-citation.json"} </w:instrText>
      </w:r>
      <w:r w:rsidR="00322BB8">
        <w:fldChar w:fldCharType="separate"/>
      </w:r>
      <w:r w:rsidR="00322BB8" w:rsidRPr="00322BB8">
        <w:rPr>
          <w:rFonts w:ascii="Calibri" w:hAnsi="Calibri" w:cs="Calibri"/>
        </w:rPr>
        <w:t xml:space="preserve">Micallef et al. </w:t>
      </w:r>
      <w:r w:rsidR="00322BB8">
        <w:rPr>
          <w:rFonts w:ascii="Calibri" w:hAnsi="Calibri" w:cs="Calibri"/>
        </w:rPr>
        <w:t>(</w:t>
      </w:r>
      <w:r w:rsidR="00322BB8" w:rsidRPr="00322BB8">
        <w:rPr>
          <w:rFonts w:ascii="Calibri" w:hAnsi="Calibri" w:cs="Calibri"/>
        </w:rPr>
        <w:t>2017)</w:t>
      </w:r>
      <w:r w:rsidR="00322BB8">
        <w:fldChar w:fldCharType="end"/>
      </w:r>
      <w:r w:rsidR="00322BB8">
        <w:t xml:space="preserve"> developed a novel loss function method and manipulated the size and opacity of points on scatterplots. </w:t>
      </w:r>
      <w:r w:rsidR="00B57FD4">
        <w:t xml:space="preserve">While changes to size significantly influenced outlier detection and class detection, there was no significant differences regarding correlation estimation </w:t>
      </w:r>
      <w:r w:rsidR="00B57FD4">
        <w:fldChar w:fldCharType="begin"/>
      </w:r>
      <w:r w:rsidR="00B57FD4">
        <w:instrText xml:space="preserve"> ADDIN ZOTERO_ITEM CSL_CITATION {"citationID":"EtGBUJeh","properties":{"formattedCitation":"(Micallef et al., 2017)","plainCitation":"(Micallef et al., 2017)","noteIndex":0},"citationItems":[{"id":4886,"uris":["http://zotero.org/users/7306819/items/BI29PQSF"],"itemData":{"id":4886,"type":"article-journal","abstract":"Designing a good scatterplot can be difficult for non-experts in visualization, because they need to decide on many parameters, such as marker size and opacity, aspect ratio, color, and rendering order. This paper contributes to research exploring the use of perceptual models and quality metrics to set such parameters automatically for enhanced visual quality of a scatterplot. A key consideration in this paper is the construction of a cost function to capture several relevant aspects of the human visual system, examining a scatterplot design for some data analysis task. We show how the cost function can be used in an optimizer to search for the optimal visual design for a user's dataset and task objectives (e.g., \"reliable linear correlation estimation is more important than class separation\"). The approach is extensible to different analysis tasks. To test its performance in a realistic setting, we pre-calibrated it for correlation estimation, class separation, and outlier detection. The optimizer was able to produce designs that achieved a level of speed and success comparable to that of those using human-designed presets (e.g., in R or MATLAB). Case studies demonstrate that the approach can adapt a design to the data, to reveal patterns without user intervention.","container-title":"IEEE transactions on visualization and computer graphics","DOI":"10.1109/TVCG.2017.2674978","ISSN":"1941-0506","issue":"6","journalAbbreviation":"IEEE Trans Vis Comput Graph","language":"eng","note":"PMID: 28252407","page":"1588-1599","source":"PubMed","title":"Towards Perceptual Optimization of the Visual Design of Scatterplots","volume":"23","author":[{"family":"Micallef","given":"Luana"},{"family":"Palmas","given":"Gregorio"},{"family":"Oulasvirta","given":"Antti"},{"family":"Weinkauf","given":"Tino"}],"issued":{"date-parts":[["2017",6]]},"citation-key":"micallefPerceptualOptimizationVisual2017"}}],"schema":"https://github.com/citation-style-language/schema/raw/master/csl-citation.json"} </w:instrText>
      </w:r>
      <w:r w:rsidR="00B57FD4">
        <w:fldChar w:fldCharType="separate"/>
      </w:r>
      <w:r w:rsidR="00B57FD4" w:rsidRPr="00B57FD4">
        <w:rPr>
          <w:rFonts w:ascii="Calibri" w:hAnsi="Calibri" w:cs="Calibri"/>
        </w:rPr>
        <w:t>(Micallef et al., 2017)</w:t>
      </w:r>
      <w:r w:rsidR="00B57FD4">
        <w:fldChar w:fldCharType="end"/>
      </w:r>
      <w:r w:rsidR="00B57FD4">
        <w:t>.</w:t>
      </w:r>
    </w:p>
    <w:p w14:paraId="133090B9" w14:textId="4487747D" w:rsidR="007579E4" w:rsidRDefault="00B57FD4">
      <w:r>
        <w:t xml:space="preserve">Further, </w:t>
      </w:r>
      <w:r w:rsidR="002F286C">
        <w:fldChar w:fldCharType="begin"/>
      </w:r>
      <w:r w:rsidR="00C3661F">
        <w:instrText xml:space="preserve"> ADDIN ZOTERO_ITEM CSL_CITATION {"citationID":"XTB4xU3K","properties":{"formattedCitation":"(Ip et al., 2021)","plainCitation":"(Ip et al., 2021)","dontUpdate":true,"noteIndex":0},"citationItems":[{"id":4809,"uris":["http://zotero.org/users/7306819/items/UTHY7B5U"],"itemData":{"id":4809,"type":"article-journal","abstract":"To determine the extent to which the perception of Pearson correlation r in a scatterplot depends on its appearance, we examined the effect of dot size on discrimination and magnitude estimation. Scatterplots were formed of 48 solid black dots on a white background, with axes 6.5 cm by 6.5 cm, and distribution standard deviations 1.3 cm. Observers (N=18) were tested via a within-observer design involving five conditions: dot diameters of 1 mm, 3 mm, 5 mm, 8 mm, and a mix of these sizes. Viewing distance was 67 cm. The methodology was that of Rensink and Baldridge (2010). In the discrimination task, observers were asked to select the plot with the higher perceived correlation; the just noticeable difference (JND) was measured at three base correlations (0.3, 0.6, 0.9). In the magnitude estimation task, observers adjusted a test plot until its perceived correlation was midway between those of two reference plots. The discrimination task was sandwiched between two sets of estimation tasks. All conditions were counterbalanced by base correlations and dot size, using a Latin square. The resulting JNDs were slightly higher than those reported by Rensink and Baldridge (2010) and Rensink (2017), but were still strongly linear functions of correlation (R^2=0.97); the Fechner assumption of equal perceived difference for each JND was also supported. Importantly, neither discrimination nor estimation were significantly affected by dot size. This further supports the proposal (Rensink, 2017) that perceived correlation in scatterplots is based not on the physical appearance of the scatterplot, but on a more abstract quantity, such as the shape of the probability density function derived from the locations of the dots in the image.","container-title":"Journal of Vision","DOI":"10.1167/jov.21.9.2171","ISSN":"1534-7362","issue":"9","journalAbbreviation":"Journal of Vision","page":"2171","source":"Silverchair","title":"Correlation perception in scatterplots is invariant to dot size","volume":"21","author":[{"family":"Ip","given":"Jessica"},{"family":"Chin","given":"Nicholas"},{"family":"Rensink","given":"Ronald"}],"issued":{"date-parts":[["2021",9,27]]},"citation-key":"ipCorrelationPerceptionScatterplots2021"}}],"schema":"https://github.com/citation-style-language/schema/raw/master/csl-citation.json"} </w:instrText>
      </w:r>
      <w:r w:rsidR="002F286C">
        <w:fldChar w:fldCharType="separate"/>
      </w:r>
      <w:r w:rsidR="002F286C" w:rsidRPr="002F286C">
        <w:rPr>
          <w:rFonts w:ascii="Calibri" w:hAnsi="Calibri" w:cs="Calibri"/>
        </w:rPr>
        <w:t xml:space="preserve">Ip et al. </w:t>
      </w:r>
      <w:r w:rsidR="002F286C">
        <w:rPr>
          <w:rFonts w:ascii="Calibri" w:hAnsi="Calibri" w:cs="Calibri"/>
        </w:rPr>
        <w:t>(</w:t>
      </w:r>
      <w:r w:rsidR="002F286C" w:rsidRPr="002F286C">
        <w:rPr>
          <w:rFonts w:ascii="Calibri" w:hAnsi="Calibri" w:cs="Calibri"/>
        </w:rPr>
        <w:t>2021)</w:t>
      </w:r>
      <w:r w:rsidR="002F286C">
        <w:fldChar w:fldCharType="end"/>
      </w:r>
      <w:r w:rsidR="002F286C">
        <w:t xml:space="preserve">, building upon the work of </w:t>
      </w:r>
      <w:r w:rsidR="002F286C">
        <w:fldChar w:fldCharType="begin"/>
      </w:r>
      <w:r w:rsidR="00C3661F">
        <w:instrText xml:space="preserve"> ADDIN ZOTERO_ITEM CSL_CITATION {"citationID":"368iJ3PN","properties":{"formattedCitation":"(Rensink, 2012)","plainCitation":"(Rensink, 2012)","dontUpdate":true,"noteIndex":0},"citationItems":[{"id":4871,"uris":["http://zotero.org/users/7306819/items/JCPNPNH7"],"itemData":{"id":4871,"type":"article-journal","abstract":"Previous work has shown that the perception of correlation in scatterplots can be characterized by two simple laws: a linear Fechner-like law for precision and a logarithmic Weber-like law for accuracy (Rensink &amp;amp; Baldridge, 2010). It also appears to be rapid, being largely complete within 100 ms of presentation (Rensink, 2011). This suggests that although correlation may be conveyed by a complex carrier, it nevertheless is−or at least, is based on−a relatively simple property. To investigate the nature of the process involved, two sets of experiments tested whether different kinds of visual design influence correlation perception. The first set involved scatterplots with various styles of dot (or symbol). Precision was determined via the just noticeable difference in correlation for two side-by-side scatterplots. Accuracy was determined by direct estimation, using reference scatterplots having fixed upper and lower values, and a test scatterplot adjusted to have its apparent correlation be midway between them. The second set used similar methodology but a different carrier, with the vertical position carrying the second data dimension being replaced by a simple feature such as size. Such ‘augmented stripplots’ then conveyed correlation via the relation between horizontal position and size. Twelve observers were tested in each condition. Results showed a surprising degree of invariance for scatterplot symbol: different sizes, colors, and even shapes had little effect on precision or accuracy. This suggests that only the centers of the symbols are relevant, ruling out the involvement of simple operations such as blurring. In addition, there was also an interesting degree of invariance for carrier: accuracy and precision in augmented stripplots obeyed linear-logarithmic laws similar to those for scatterplots. These invariances suggest that correlation perception may be a general process that is both rapid and sophisticated. Meeting abstract presented at VSS 2012","container-title":"Journal of Vision","DOI":"10.1167/12.9.433","ISSN":"1534-7362","issue":"9","journalAbbreviation":"Journal of Vision","page":"433","source":"Silverchair","title":"Invariance of Correlation Perception","volume":"12","author":[{"family":"Rensink","given":"Ronald A."}],"issued":{"date-parts":[["2012",8,13]]},"citation-key":"rensinkInvarianceCorrelationPerception2012a"}}],"schema":"https://github.com/citation-style-language/schema/raw/master/csl-citation.json"} </w:instrText>
      </w:r>
      <w:r w:rsidR="002F286C">
        <w:fldChar w:fldCharType="separate"/>
      </w:r>
      <w:r w:rsidR="002F286C" w:rsidRPr="002F286C">
        <w:rPr>
          <w:rFonts w:ascii="Calibri" w:hAnsi="Calibri" w:cs="Calibri"/>
        </w:rPr>
        <w:t xml:space="preserve">Rensink </w:t>
      </w:r>
      <w:r w:rsidR="002F286C">
        <w:rPr>
          <w:rFonts w:ascii="Calibri" w:hAnsi="Calibri" w:cs="Calibri"/>
        </w:rPr>
        <w:t>(</w:t>
      </w:r>
      <w:r w:rsidR="002F286C" w:rsidRPr="002F286C">
        <w:rPr>
          <w:rFonts w:ascii="Calibri" w:hAnsi="Calibri" w:cs="Calibri"/>
        </w:rPr>
        <w:t>2012)</w:t>
      </w:r>
      <w:r w:rsidR="002F286C">
        <w:fldChar w:fldCharType="end"/>
      </w:r>
      <w:r w:rsidR="002F286C">
        <w:t xml:space="preserve">, compared five dot point conditions of 1 mm, 3 mm, 5 mm, 8 mm, and a mixed condition of the four prior conditions against a plot of 65 mm by 65 mm. </w:t>
      </w:r>
      <w:r>
        <w:t xml:space="preserve"> </w:t>
      </w:r>
      <w:r w:rsidR="002F286C">
        <w:t xml:space="preserve">While they found no differences in correlation estimation based on size, the sample was small (n = 18). </w:t>
      </w:r>
      <w:r w:rsidR="00C85378">
        <w:t xml:space="preserve">Importantly, under traditional manipulations, size </w:t>
      </w:r>
      <w:r w:rsidR="00303787">
        <w:t>appears to</w:t>
      </w:r>
      <w:r w:rsidR="00C85378">
        <w:t xml:space="preserve"> not influence correlation estimation; however, </w:t>
      </w:r>
      <w:r w:rsidR="00AB1D32">
        <w:t xml:space="preserve">size does appear to influence </w:t>
      </w:r>
      <w:r w:rsidR="00077239">
        <w:t xml:space="preserve">perceptions in two ways. First, larger points are more salient </w:t>
      </w:r>
      <w:r w:rsidR="00077239">
        <w:fldChar w:fldCharType="begin"/>
      </w:r>
      <w:r w:rsidR="00077239">
        <w:instrText xml:space="preserve"> ADDIN ZOTERO_ITEM CSL_CITATION {"citationID":"mP4eDLnH","properties":{"formattedCitation":"(Healey &amp; Enns, 2012)","plainCitation":"(Healey &amp; Enns, 2012)","noteIndex":0},"citationItems":[{"id":4957,"uris":["http://zotero.org/users/7306819/items/2KBUEEBQ"],"itemData":{"id":4957,"type":"article-journal","abstract":"A fundamental goal of visualization is to produce images of data that support visual analysis, exploration, and discovery of novel insights. An important consideration during visualization design is the role of human visual perception. How we \"see” details in an image can directly impact a viewer's efficiency and effectiveness. This paper surveys research on attention and visual perception, with a specific focus on results that have direct relevance to visualization and visual analytics. We discuss theories of low-level visual perception, then show how these findings form a foundation for more recent work on visual memory and visual attention. We conclude with a brief overview of how knowledge of visual attention and visual memory is being applied in visualization and graphics. We also discuss how challenges in visualization are motivating research in psychophysics.","container-title":"IEEE Transactions on Visualization and Computer Graphics","DOI":"10.1109/TVCG.2011.127","ISSN":"1941-0506","issue":"7","note":"event-title: IEEE Transactions on Visualization and Computer Graphics","page":"1170-1188","source":"IEEE Xplore","title":"Attention and Visual Memory in Visualization and Computer Graphics","volume":"18","author":[{"family":"Healey","given":"Christopher"},{"family":"Enns","given":"James"}],"issued":{"date-parts":[["2012",7]]},"citation-key":"healeyAttentionVisualMemory2012"}}],"schema":"https://github.com/citation-style-language/schema/raw/master/csl-citation.json"} </w:instrText>
      </w:r>
      <w:r w:rsidR="00077239">
        <w:fldChar w:fldCharType="separate"/>
      </w:r>
      <w:r w:rsidR="00077239" w:rsidRPr="00077239">
        <w:rPr>
          <w:rFonts w:ascii="Calibri" w:hAnsi="Calibri" w:cs="Calibri"/>
        </w:rPr>
        <w:t>(Healey &amp; Enns, 2012)</w:t>
      </w:r>
      <w:r w:rsidR="00077239">
        <w:fldChar w:fldCharType="end"/>
      </w:r>
      <w:r w:rsidR="00077239">
        <w:t xml:space="preserve">. Participants notice larger points more readily and easily than smaller points </w:t>
      </w:r>
      <w:r w:rsidR="00077239">
        <w:fldChar w:fldCharType="begin"/>
      </w:r>
      <w:r w:rsidR="00077239">
        <w:instrText xml:space="preserve"> ADDIN ZOTERO_ITEM CSL_CITATION {"citationID":"USTCxWEH","properties":{"formattedCitation":"(Healey &amp; Enns, 2012)","plainCitation":"(Healey &amp; Enns, 2012)","noteIndex":0},"citationItems":[{"id":4957,"uris":["http://zotero.org/users/7306819/items/2KBUEEBQ"],"itemData":{"id":4957,"type":"article-journal","abstract":"A fundamental goal of visualization is to produce images of data that support visual analysis, exploration, and discovery of novel insights. An important consideration during visualization design is the role of human visual perception. How we \"see” details in an image can directly impact a viewer's efficiency and effectiveness. This paper surveys research on attention and visual perception, with a specific focus on results that have direct relevance to visualization and visual analytics. We discuss theories of low-level visual perception, then show how these findings form a foundation for more recent work on visual memory and visual attention. We conclude with a brief overview of how knowledge of visual attention and visual memory is being applied in visualization and graphics. We also discuss how challenges in visualization are motivating research in psychophysics.","container-title":"IEEE Transactions on Visualization and Computer Graphics","DOI":"10.1109/TVCG.2011.127","ISSN":"1941-0506","issue":"7","note":"event-title: IEEE Transactions on Visualization and Computer Graphics","page":"1170-1188","source":"IEEE Xplore","title":"Attention and Visual Memory in Visualization and Computer Graphics","volume":"18","author":[{"family":"Healey","given":"Christopher"},{"family":"Enns","given":"James"}],"issued":{"date-parts":[["2012",7]]},"citation-key":"healeyAttentionVisualMemory2012"}}],"schema":"https://github.com/citation-style-language/schema/raw/master/csl-citation.json"} </w:instrText>
      </w:r>
      <w:r w:rsidR="00077239">
        <w:fldChar w:fldCharType="separate"/>
      </w:r>
      <w:r w:rsidR="00077239" w:rsidRPr="00077239">
        <w:rPr>
          <w:rFonts w:ascii="Calibri" w:hAnsi="Calibri" w:cs="Calibri"/>
        </w:rPr>
        <w:t>(Healey &amp; Enns, 2012)</w:t>
      </w:r>
      <w:r w:rsidR="00077239">
        <w:fldChar w:fldCharType="end"/>
      </w:r>
      <w:r w:rsidR="00077239">
        <w:t xml:space="preserve">. Second, with these larger points, participants are biased towards these </w:t>
      </w:r>
      <w:r w:rsidR="00077239">
        <w:fldChar w:fldCharType="begin"/>
      </w:r>
      <w:r w:rsidR="00077239">
        <w:instrText xml:space="preserve"> ADDIN ZOTERO_ITEM CSL_CITATION {"citationID":"XhVfvjLA","properties":{"formattedCitation":"(Hong et al., 2022)","plainCitation":"(Hong et al., 2022)","noteIndex":0},"citationItems":[{"id":4954,"uris":["http://zotero.org/users/7306819/items/7I2BX36D"],"itemData":{"id":4954,"type":"article-journal","abstract":"Scatterplots can encode a third dimension by using additional channels like size or color (e.g. bubble charts). We explore a potential misinterpretation of trivariate scatterplots, which we call the weighted average illusion, where locations of larger and darker points are given more weight toward x- and y-mean estimates. This systematic bias is sensitive to a designer's choice of size or lightness ranges mapped onto the data. In this paper, we quantify this bias against varying size/lightness ranges and data correlations. We discuss possible explanations for its cause by measuring attention given to individual data points using a vision science technique called the centroid method. Our work illustrates how ensemble processing mechanisms and mental shortcuts can significantly distort visual summaries of data, and can lead to misjudgments like the demonstrated weighted average illusion.","container-title":"IEEE Transactions on Visualization and Computer Graphics","DOI":"10.1109/TVCG.2021.3114783","ISSN":"1941-0506","issue":"1","note":"event-title: IEEE Transactions on Visualization and Computer Graphics","page":"987-997","source":"IEEE Xplore","title":"The Weighted Average Illusion: Biases in Perceived Mean Position in Scatterplots","title-short":"The Weighted Average Illusion","volume":"28","author":[{"family":"Hong","given":"Matt-Heun"},{"family":"Witt","given":"Jessica K."},{"family":"Szafir","given":"Danielle Albers"}],"issued":{"date-parts":[["2022",1]]},"citation-key":"hongWeightedAverageIllusion2022"}}],"schema":"https://github.com/citation-style-language/schema/raw/master/csl-citation.json"} </w:instrText>
      </w:r>
      <w:r w:rsidR="00077239">
        <w:fldChar w:fldCharType="separate"/>
      </w:r>
      <w:r w:rsidR="00077239" w:rsidRPr="00077239">
        <w:rPr>
          <w:rFonts w:ascii="Calibri" w:hAnsi="Calibri" w:cs="Calibri"/>
        </w:rPr>
        <w:t>(Hong et al., 2022)</w:t>
      </w:r>
      <w:r w:rsidR="00077239">
        <w:fldChar w:fldCharType="end"/>
      </w:r>
      <w:r w:rsidR="00077239">
        <w:t xml:space="preserve">. For instance, when assessing descriptive statistics from scatterplots, participants will judge the mean based on larger points rather than smaller points </w:t>
      </w:r>
      <w:r w:rsidR="00077239">
        <w:fldChar w:fldCharType="begin"/>
      </w:r>
      <w:r w:rsidR="00077239">
        <w:instrText xml:space="preserve"> ADDIN ZOTERO_ITEM CSL_CITATION {"citationID":"BC2EMTdC","properties":{"formattedCitation":"(Hong et al., 2022)","plainCitation":"(Hong et al., 2022)","noteIndex":0},"citationItems":[{"id":4954,"uris":["http://zotero.org/users/7306819/items/7I2BX36D"],"itemData":{"id":4954,"type":"article-journal","abstract":"Scatterplots can encode a third dimension by using additional channels like size or color (e.g. bubble charts). We explore a potential misinterpretation of trivariate scatterplots, which we call the weighted average illusion, where locations of larger and darker points are given more weight toward x- and y-mean estimates. This systematic bias is sensitive to a designer's choice of size or lightness ranges mapped onto the data. In this paper, we quantify this bias against varying size/lightness ranges and data correlations. We discuss possible explanations for its cause by measuring attention given to individual data points using a vision science technique called the centroid method. Our work illustrates how ensemble processing mechanisms and mental shortcuts can significantly distort visual summaries of data, and can lead to misjudgments like the demonstrated weighted average illusion.","container-title":"IEEE Transactions on Visualization and Computer Graphics","DOI":"10.1109/TVCG.2021.3114783","ISSN":"1941-0506","issue":"1","note":"event-title: IEEE Transactions on Visualization and Computer Graphics","page":"987-997","source":"IEEE Xplore","title":"The Weighted Average Illusion: Biases in Perceived Mean Position in Scatterplots","title-short":"The Weighted Average Illusion","volume":"28","author":[{"family":"Hong","given":"Matt-Heun"},{"family":"Witt","given":"Jessica K."},{"family":"Szafir","given":"Danielle Albers"}],"issued":{"date-parts":[["2022",1]]},"citation-key":"hongWeightedAverageIllusion2022"}}],"schema":"https://github.com/citation-style-language/schema/raw/master/csl-citation.json"} </w:instrText>
      </w:r>
      <w:r w:rsidR="00077239">
        <w:fldChar w:fldCharType="separate"/>
      </w:r>
      <w:r w:rsidR="00077239" w:rsidRPr="00077239">
        <w:rPr>
          <w:rFonts w:ascii="Calibri" w:hAnsi="Calibri" w:cs="Calibri"/>
        </w:rPr>
        <w:t>(Hong et al., 2022)</w:t>
      </w:r>
      <w:r w:rsidR="00077239">
        <w:fldChar w:fldCharType="end"/>
      </w:r>
      <w:r w:rsidR="00077239">
        <w:t>. Thus, there is the potential for methods to be used to take advantage of this bias. A</w:t>
      </w:r>
      <w:r w:rsidR="00C85378">
        <w:t xml:space="preserve"> novel methodology has recently been developed that could prove beneficial for size as an effective point encoding method.</w:t>
      </w:r>
    </w:p>
    <w:p w14:paraId="081A1BAF" w14:textId="16AA028D" w:rsidR="007F229C" w:rsidRDefault="00FE4941">
      <w:r>
        <w:t xml:space="preserve">Smart (conference paper), Rensink stuff from other section, some stuff on strains </w:t>
      </w:r>
      <w:proofErr w:type="gramStart"/>
      <w:r>
        <w:t>page</w:t>
      </w:r>
      <w:proofErr w:type="gramEnd"/>
      <w:r>
        <w:t xml:space="preserve"> maybe. Jessica Ip </w:t>
      </w:r>
    </w:p>
    <w:p w14:paraId="02F36E10" w14:textId="51F8AFDE" w:rsidR="00FE4941" w:rsidRDefault="00A22BB1">
      <w:pPr>
        <w:rPr>
          <w:rStyle w:val="text"/>
          <w:rFonts w:ascii="Arial" w:hAnsi="Arial" w:cs="Arial"/>
          <w:color w:val="2E2E2E"/>
        </w:rPr>
      </w:pPr>
      <w:r>
        <w:rPr>
          <w:rStyle w:val="given-name"/>
          <w:rFonts w:ascii="Arial" w:hAnsi="Arial" w:cs="Arial"/>
          <w:color w:val="2E2E2E"/>
        </w:rPr>
        <w:t>Christian</w:t>
      </w:r>
      <w:r>
        <w:rPr>
          <w:rFonts w:ascii="Arial" w:hAnsi="Arial" w:cs="Arial"/>
          <w:color w:val="2E2E2E"/>
        </w:rPr>
        <w:t> </w:t>
      </w:r>
      <w:r>
        <w:rPr>
          <w:rStyle w:val="text"/>
          <w:rFonts w:ascii="Arial" w:hAnsi="Arial" w:cs="Arial"/>
          <w:color w:val="2E2E2E"/>
        </w:rPr>
        <w:t xml:space="preserve">van </w:t>
      </w:r>
      <w:proofErr w:type="spellStart"/>
      <w:r>
        <w:rPr>
          <w:rStyle w:val="text"/>
          <w:rFonts w:ascii="Arial" w:hAnsi="Arial" w:cs="Arial"/>
          <w:color w:val="2E2E2E"/>
        </w:rPr>
        <w:t>Onzenoodt</w:t>
      </w:r>
      <w:proofErr w:type="spellEnd"/>
    </w:p>
    <w:p w14:paraId="1C9FA5FC" w14:textId="50D42BF1" w:rsidR="00C85378" w:rsidRPr="00DC3974" w:rsidRDefault="00C85378" w:rsidP="00C85378">
      <w:pPr>
        <w:rPr>
          <w:b/>
          <w:bCs/>
        </w:rPr>
      </w:pPr>
      <w:r w:rsidRPr="00DC3974">
        <w:rPr>
          <w:b/>
          <w:bCs/>
        </w:rPr>
        <w:t xml:space="preserve">Strain et </w:t>
      </w:r>
      <w:proofErr w:type="spellStart"/>
      <w:r w:rsidRPr="00DC3974">
        <w:rPr>
          <w:b/>
          <w:bCs/>
        </w:rPr>
        <w:t>al’s</w:t>
      </w:r>
      <w:proofErr w:type="spellEnd"/>
      <w:r w:rsidR="001D297A">
        <w:rPr>
          <w:b/>
          <w:bCs/>
        </w:rPr>
        <w:t xml:space="preserve"> (2023)</w:t>
      </w:r>
      <w:r w:rsidRPr="00DC3974">
        <w:rPr>
          <w:b/>
          <w:bCs/>
        </w:rPr>
        <w:t xml:space="preserve"> non-linear decay transformation</w:t>
      </w:r>
    </w:p>
    <w:p w14:paraId="3285194A" w14:textId="41B992BF" w:rsidR="00C85378" w:rsidRDefault="00A71091">
      <w:r>
        <w:t xml:space="preserve">Recent developments by </w:t>
      </w:r>
      <w:r>
        <w:fldChar w:fldCharType="begin"/>
      </w:r>
      <w:r w:rsidR="002534B0">
        <w:instrText xml:space="preserve"> ADDIN ZOTERO_ITEM CSL_CITATION {"citationID":"UYCBRfsA","properties":{"formattedCitation":"(Strain et al., 2023)","plainCitation":"(Strain et al., 2023)","dontUpdate":true,"noteIndex":0},"citationItems":[{"id":4784,"uris":["http://zotero.org/users/7306819/items/VNA92GKW"],"itemData":{"id":4784,"type":"article-journal","container-title":"International Journal of Human-Computer Studies","DOI":"10.1016/j.ijhcs.2023.103040","ISSN":"1071-5819","language":"English","note":"publisher: Elsevier BV","page":"103040","source":"research.manchester.ac.uk","title":"The Effects of Contrast on Correlation Perception in Scatterplots","volume":"176","author":[{"family":"Strain","given":"Gabriel"},{"family":"Stewart","given":"Andrew"},{"family":"Warren","given":"Paul A."},{"family":"Jay","given":"Caroline"}],"issued":{"date-parts":[["2023",8,1]]},"citation-key":"strainEffectsContrastCorrelation2023"}}],"schema":"https://github.com/citation-style-language/schema/raw/master/csl-citation.json"} </w:instrText>
      </w:r>
      <w:r>
        <w:fldChar w:fldCharType="separate"/>
      </w:r>
      <w:r w:rsidRPr="00A71091">
        <w:rPr>
          <w:rFonts w:ascii="Calibri" w:hAnsi="Calibri" w:cs="Calibri"/>
        </w:rPr>
        <w:t xml:space="preserve">Strain et al. </w:t>
      </w:r>
      <w:r>
        <w:rPr>
          <w:rFonts w:ascii="Calibri" w:hAnsi="Calibri" w:cs="Calibri"/>
        </w:rPr>
        <w:t>(</w:t>
      </w:r>
      <w:r w:rsidRPr="00A71091">
        <w:rPr>
          <w:rFonts w:ascii="Calibri" w:hAnsi="Calibri" w:cs="Calibri"/>
        </w:rPr>
        <w:t>2023)</w:t>
      </w:r>
      <w:r>
        <w:fldChar w:fldCharType="end"/>
      </w:r>
      <w:r>
        <w:t xml:space="preserve"> have demonstrated that transforming point encoding factors using a non-linear transformation have enhanced correlation perceptual estimation. </w:t>
      </w:r>
      <w:r>
        <w:fldChar w:fldCharType="begin"/>
      </w:r>
      <w:r w:rsidR="002534B0">
        <w:instrText xml:space="preserve"> ADDIN ZOTERO_ITEM CSL_CITATION {"citationID":"n8C6CQcG","properties":{"formattedCitation":"(Strain et al., 2023)","plainCitation":"(Strain et al., 2023)","dontUpdate":true,"noteIndex":0},"citationItems":[{"id":4784,"uris":["http://zotero.org/users/7306819/items/VNA92GKW"],"itemData":{"id":4784,"type":"article-journal","container-title":"International Journal of Human-Computer Studies","DOI":"10.1016/j.ijhcs.2023.103040","ISSN":"1071-5819","language":"English","note":"publisher: Elsevier BV","page":"103040","source":"research.manchester.ac.uk","title":"The Effects of Contrast on Correlation Perception in Scatterplots","volume":"176","author":[{"family":"Strain","given":"Gabriel"},{"family":"Stewart","given":"Andrew"},{"family":"Warren","given":"Paul A."},{"family":"Jay","given":"Caroline"}],"issued":{"date-parts":[["2023",8,1]]},"citation-key":"strainEffectsContrastCorrelation2023"}}],"schema":"https://github.com/citation-style-language/schema/raw/master/csl-citation.json"} </w:instrText>
      </w:r>
      <w:r>
        <w:fldChar w:fldCharType="separate"/>
      </w:r>
      <w:r w:rsidRPr="00A71091">
        <w:rPr>
          <w:rFonts w:ascii="Calibri" w:hAnsi="Calibri" w:cs="Calibri"/>
        </w:rPr>
        <w:t xml:space="preserve">Strain et al. </w:t>
      </w:r>
      <w:r>
        <w:rPr>
          <w:rFonts w:ascii="Calibri" w:hAnsi="Calibri" w:cs="Calibri"/>
        </w:rPr>
        <w:t>(</w:t>
      </w:r>
      <w:r w:rsidRPr="00A71091">
        <w:rPr>
          <w:rFonts w:ascii="Calibri" w:hAnsi="Calibri" w:cs="Calibri"/>
        </w:rPr>
        <w:t>2023)</w:t>
      </w:r>
      <w:r>
        <w:fldChar w:fldCharType="end"/>
      </w:r>
      <w:r>
        <w:t xml:space="preserve"> modified contrast, also known as opacity, in a repeated measures study with 150 participants using four conditions: a full contrast condition, a linear condition, a nonlinear decay condition, and an inverted nonlinear decay condition. The results demonstrated that the nonlinear decay condition facilitated participants to estimate correlations significantly better than each of the other conditions. The nonlinear decay transformation is described below.</w:t>
      </w:r>
    </w:p>
    <w:p w14:paraId="302A5A94" w14:textId="6F5B1DC0" w:rsidR="00A71091" w:rsidRDefault="00EE579D">
      <m:oMathPara>
        <m:oMath>
          <m:r>
            <w:rPr>
              <w:rFonts w:ascii="Cambria Math" w:hAnsi="Cambria Math"/>
            </w:rPr>
            <m:t xml:space="preserve">alpha =1- </m:t>
          </m:r>
          <m:sSup>
            <m:sSupPr>
              <m:ctrlPr>
                <w:rPr>
                  <w:rFonts w:ascii="Cambria Math" w:hAnsi="Cambria Math"/>
                  <w:i/>
                </w:rPr>
              </m:ctrlPr>
            </m:sSupPr>
            <m:e>
              <m:r>
                <w:rPr>
                  <w:rFonts w:ascii="Cambria Math" w:hAnsi="Cambria Math"/>
                </w:rPr>
                <m:t>b</m:t>
              </m:r>
            </m:e>
            <m:sup>
              <m:r>
                <w:rPr>
                  <w:rFonts w:ascii="Cambria Math" w:hAnsi="Cambria Math"/>
                </w:rPr>
                <m:t>r</m:t>
              </m:r>
            </m:sup>
          </m:sSup>
        </m:oMath>
      </m:oMathPara>
    </w:p>
    <w:p w14:paraId="4521F0B0" w14:textId="0A4CCB99" w:rsidR="00DA023D" w:rsidRDefault="00EE579D">
      <w:r>
        <w:t xml:space="preserve">Within the transformation, 0.25 was selected as the value of b due to prior literature reporting underestimation. Further, r refers to the residual within the plot. Thus, the alpha or contrast level was calculated via this function. Points further away from a residual value of zero had lowered opacity. Importantly, this nonlinear decay transformation has implications for other point encoding features. If this method can improve correlation perception when using contrast, it is important to see if this can improve correlation perception when using the point encoding feature of size. </w:t>
      </w:r>
    </w:p>
    <w:p w14:paraId="325F35D3" w14:textId="6B555C89" w:rsidR="00DA023D" w:rsidRPr="006A39F5" w:rsidRDefault="003971CB">
      <w:pPr>
        <w:rPr>
          <w:b/>
          <w:bCs/>
        </w:rPr>
      </w:pPr>
      <w:r w:rsidRPr="006A39F5">
        <w:rPr>
          <w:b/>
          <w:bCs/>
        </w:rPr>
        <w:t>Present study</w:t>
      </w:r>
    </w:p>
    <w:p w14:paraId="5C140EF7" w14:textId="4A1B1FE7" w:rsidR="003971CB" w:rsidRDefault="002534B0">
      <w:r>
        <w:t xml:space="preserve">The present study will employ the methodology used by Strain et al. (2023) to examine whether the nonlinear decay transformation can improve correlation perception by modifying the size of the plot </w:t>
      </w:r>
      <w:r>
        <w:lastRenderedPageBreak/>
        <w:t xml:space="preserve">points. Strain et al. (2023) employed a robust and strenuously designed study to experimentally examine which condition was the most effective for correlation perception. For example, each participant (n=150) examined 180 plots (45 for each condition). Thus, the study had approximately 27,000 observations and each condition had approximately 7000 observations. Using </w:t>
      </w:r>
      <w:r>
        <w:fldChar w:fldCharType="begin"/>
      </w:r>
      <w:r w:rsidR="004818AA">
        <w:instrText xml:space="preserve"> ADDIN ZOTERO_ITEM CSL_CITATION {"citationID":"jlUmqQGA","properties":{"formattedCitation":"(Mayo, 2018)","plainCitation":"(Mayo, 2018)","dontUpdate":true,"noteIndex":0},"citationItems":[{"id":4895,"uris":["http://zotero.org/users/7306819/items/TXWCDMZD"],"itemData":{"id":4895,"type":"book","abstract":"Mounting failures of replication in social and biological sciences give a new urgency to critically appraising proposed reforms. This book pulls back the cover on disagreements between experts charged with restoring integrity to science. It denies two pervasive views of the role of probability in inference: to assign degrees of belief, and to control error rates in a long run. If statistical consumers are unaware of assumptions behind rival evidence reforms, they can't scrutinize the consequences that affect them (in personalized medicine, psychology, etc.). The book sets sail with a simple tool: if little has been done to rule out flaws in inferring a claim, then it has not passed a severe test. Many methods advocated by data experts do not stand up to severe scrutiny and are in tension with successful strategies for blocking or accounting for cherry picking and selective reporting. Through a series of excursions and exhibits, the philosophy and history of inductive inference come alive. Philosophical tools are put to work to solve problems about science and pseudoscience, induction and falsification.","event-place":"Cambridge","ISBN":"978-1-107-05413-4","note":"DOI: 10.1017/9781107286184","publisher":"Cambridge University Press","publisher-place":"Cambridge","source":"Cambridge University Press","title":"Statistical Inference as Severe Testing: How to Get Beyond the Statistics Wars","title-short":"Statistical Inference as Severe Testing","URL":"https://www.cambridge.org/core/books/statistical-inference-as-severe-testing/D9DF409EF568090F3F60407FF2B973B2","author":[{"family":"Mayo","given":"Deborah G."}],"accessed":{"date-parts":[["2023",7,9]]},"issued":{"date-parts":[["2018"]]},"citation-key":"mayoStatisticalInferenceSevere2018"}}],"schema":"https://github.com/citation-style-language/schema/raw/master/csl-citation.json"} </w:instrText>
      </w:r>
      <w:r>
        <w:fldChar w:fldCharType="separate"/>
      </w:r>
      <w:r w:rsidRPr="002534B0">
        <w:rPr>
          <w:rFonts w:ascii="Calibri" w:hAnsi="Calibri" w:cs="Calibri"/>
        </w:rPr>
        <w:t>Mayo</w:t>
      </w:r>
      <w:r>
        <w:rPr>
          <w:rFonts w:ascii="Calibri" w:hAnsi="Calibri" w:cs="Calibri"/>
        </w:rPr>
        <w:t>'s</w:t>
      </w:r>
      <w:r w:rsidRPr="002534B0">
        <w:rPr>
          <w:rFonts w:ascii="Calibri" w:hAnsi="Calibri" w:cs="Calibri"/>
        </w:rPr>
        <w:t xml:space="preserve"> </w:t>
      </w:r>
      <w:r>
        <w:rPr>
          <w:rFonts w:ascii="Calibri" w:hAnsi="Calibri" w:cs="Calibri"/>
        </w:rPr>
        <w:t>(</w:t>
      </w:r>
      <w:r w:rsidRPr="002534B0">
        <w:rPr>
          <w:rFonts w:ascii="Calibri" w:hAnsi="Calibri" w:cs="Calibri"/>
        </w:rPr>
        <w:t>2018)</w:t>
      </w:r>
      <w:r>
        <w:fldChar w:fldCharType="end"/>
      </w:r>
      <w:r>
        <w:t xml:space="preserve"> distinction, it passed </w:t>
      </w:r>
      <w:r w:rsidR="00D80365">
        <w:t xml:space="preserve">strong </w:t>
      </w:r>
      <w:r>
        <w:t>severe testing.</w:t>
      </w:r>
      <w:r w:rsidR="00D80365">
        <w:t xml:space="preserve"> Strong severe testing is when a study is designed well enough to find discrepancies, errors, or counterevidence for </w:t>
      </w:r>
      <w:r w:rsidR="00D80365" w:rsidRPr="00742A0C">
        <w:rPr>
          <w:i/>
          <w:iCs/>
        </w:rPr>
        <w:t>A</w:t>
      </w:r>
      <w:r w:rsidR="008B27B3">
        <w:t xml:space="preserve"> </w:t>
      </w:r>
      <w:r w:rsidR="008B27B3">
        <w:fldChar w:fldCharType="begin"/>
      </w:r>
      <w:r w:rsidR="008B27B3">
        <w:instrText xml:space="preserve"> ADDIN ZOTERO_ITEM CSL_CITATION {"citationID":"VlCyK2an","properties":{"formattedCitation":"(Meehl, 1990)","plainCitation":"(Meehl, 1990)","noteIndex":0},"citationItems":[{"id":4897,"uris":["http://zotero.org/users/7306819/items/88LVNM5S"],"itemData":{"id":4897,"type":"article-journal","abstract":"In social science, everything is somewhat correlated with everything (\"crud factor\"), so whether H&lt;sub&gt;0&lt;/sub&gt; is refuted depends solely on statistical power. In psychology, the directional counternull of interest, H*, is not equivalent to the substantive theory T, there being many plausible alternative explanations of a mere directional trend (weak use of significance tests). Testing against a predicted point value (the strong use of significant tests) can discorroborate T by refuting H*. If used thus to abandon T forthwith, it is too strong, not allowing for theoretical verisimilitude as distinguished from truth. Defense and amendment of an apparently falsified T are appropriate strategies only when T has accumulated a good track record (\"money in the bank\") by making successful or near-miss predictions of low prior probability (Salmon's \"damn strange coincidences\"). Two rough indexes are proposed for numerifying the track record, by considering jointly how intolerant (risky) and how close (accurate) are its predictions.","container-title":"Psychological Inquiry","ISSN":"1047-840X","issue":"2","note":"publisher: Taylor &amp; Francis, Ltd.","page":"108-141","source":"JSTOR","title":"Appraising and Amending Theories: The Strategy of Lakatosian Defense and Two Principles That Warrant It","title-short":"Appraising and Amending Theories","volume":"1","author":[{"family":"Meehl","given":"Paul E."}],"issued":{"date-parts":[["1990"]]},"citation-key":"meehlAppraisingAmendingTheories1990"}}],"schema":"https://github.com/citation-style-language/schema/raw/master/csl-citation.json"} </w:instrText>
      </w:r>
      <w:r w:rsidR="008B27B3">
        <w:fldChar w:fldCharType="separate"/>
      </w:r>
      <w:r w:rsidR="008B27B3" w:rsidRPr="008B27B3">
        <w:rPr>
          <w:rFonts w:ascii="Calibri" w:hAnsi="Calibri" w:cs="Calibri"/>
        </w:rPr>
        <w:t>(Meehl, 1990)</w:t>
      </w:r>
      <w:r w:rsidR="008B27B3">
        <w:fldChar w:fldCharType="end"/>
      </w:r>
      <w:r w:rsidR="00707D7F">
        <w:t>. If</w:t>
      </w:r>
      <w:r w:rsidR="00D80365">
        <w:t xml:space="preserve"> few or none are present</w:t>
      </w:r>
      <w:r w:rsidR="00707D7F">
        <w:t xml:space="preserve"> in the study data </w:t>
      </w:r>
      <w:r w:rsidR="00742A0C" w:rsidRPr="00742A0C">
        <w:rPr>
          <w:i/>
          <w:iCs/>
        </w:rPr>
        <w:t>X</w:t>
      </w:r>
      <w:r w:rsidR="00707D7F">
        <w:t>,</w:t>
      </w:r>
      <w:r w:rsidR="00D80365">
        <w:t xml:space="preserve"> then there is evidence for </w:t>
      </w:r>
      <w:r w:rsidR="00D80365" w:rsidRPr="00742A0C">
        <w:rPr>
          <w:i/>
          <w:iCs/>
        </w:rPr>
        <w:t>A</w:t>
      </w:r>
      <w:r w:rsidR="008B27B3">
        <w:t xml:space="preserve"> </w:t>
      </w:r>
      <w:r w:rsidR="008B27B3">
        <w:fldChar w:fldCharType="begin"/>
      </w:r>
      <w:r w:rsidR="008B27B3">
        <w:instrText xml:space="preserve"> ADDIN ZOTERO_ITEM CSL_CITATION {"citationID":"WnyTN0PE","properties":{"formattedCitation":"(Mayo, 2018)","plainCitation":"(Mayo, 2018)","noteIndex":0},"citationItems":[{"id":4895,"uris":["http://zotero.org/users/7306819/items/TXWCDMZD"],"itemData":{"id":4895,"type":"book","abstract":"Mounting failures of replication in social and biological sciences give a new urgency to critically appraising proposed reforms. This book pulls back the cover on disagreements between experts charged with restoring integrity to science. It denies two pervasive views of the role of probability in inference: to assign degrees of belief, and to control error rates in a long run. If statistical consumers are unaware of assumptions behind rival evidence reforms, they can't scrutinize the consequences that affect them (in personalized medicine, psychology, etc.). The book sets sail with a simple tool: if little has been done to rule out flaws in inferring a claim, then it has not passed a severe test. Many methods advocated by data experts do not stand up to severe scrutiny and are in tension with successful strategies for blocking or accounting for cherry picking and selective reporting. Through a series of excursions and exhibits, the philosophy and history of inductive inference come alive. Philosophical tools are put to work to solve problems about science and pseudoscience, induction and falsification.","event-place":"Cambridge","ISBN":"978-1-107-05413-4","note":"DOI: 10.1017/9781107286184","publisher":"Cambridge University Press","publisher-place":"Cambridge","source":"Cambridge University Press","title":"Statistical Inference as Severe Testing: How to Get Beyond the Statistics Wars","title-short":"Statistical Inference as Severe Testing","URL":"https://www.cambridge.org/core/books/statistical-inference-as-severe-testing/D9DF409EF568090F3F60407FF2B973B2","author":[{"family":"Mayo","given":"Deborah G."}],"accessed":{"date-parts":[["2023",7,9]]},"issued":{"date-parts":[["2018"]]},"citation-key":"mayoStatisticalInferenceSevere2018"}}],"schema":"https://github.com/citation-style-language/schema/raw/master/csl-citation.json"} </w:instrText>
      </w:r>
      <w:r w:rsidR="008B27B3">
        <w:fldChar w:fldCharType="separate"/>
      </w:r>
      <w:r w:rsidR="008B27B3" w:rsidRPr="008B27B3">
        <w:rPr>
          <w:rFonts w:ascii="Calibri" w:hAnsi="Calibri" w:cs="Calibri"/>
        </w:rPr>
        <w:t>(Mayo, 2018)</w:t>
      </w:r>
      <w:r w:rsidR="008B27B3">
        <w:fldChar w:fldCharType="end"/>
      </w:r>
      <w:r w:rsidR="00D80365">
        <w:t xml:space="preserve">. </w:t>
      </w:r>
      <w:r>
        <w:t xml:space="preserve">Thus, we will employ similar design features to severely test whether the nonlinear transformation is superior to other conditions. </w:t>
      </w:r>
      <w:r w:rsidR="00707D7F">
        <w:t>For example, we will employ a similar number of participants and stimuli, and similar experimental conditions and features</w:t>
      </w:r>
      <w:r w:rsidR="0093734A">
        <w:t>, e.g., a fully reproducible study</w:t>
      </w:r>
      <w:r w:rsidR="00707D7F">
        <w:t xml:space="preserve">. </w:t>
      </w:r>
      <w:r w:rsidR="006A39F5">
        <w:t xml:space="preserve">Further, due to the study design, e.g., high number of observations, and the plots representing </w:t>
      </w:r>
      <w:r w:rsidR="006A39F5" w:rsidRPr="00742A0C">
        <w:rPr>
          <w:i/>
          <w:iCs/>
        </w:rPr>
        <w:t>S</w:t>
      </w:r>
      <w:r w:rsidR="006A39F5">
        <w:t xml:space="preserve"> (no titles, axes, ticks, etc), any differences in condition mean error scores will represent a difference in conditions, not some other variable. </w:t>
      </w:r>
      <w:r w:rsidR="0093734A">
        <w:t>Overall, the study will have the following hypotheses:</w:t>
      </w:r>
    </w:p>
    <w:p w14:paraId="72397625" w14:textId="2D8FDB7E" w:rsidR="003971CB" w:rsidRDefault="0093734A">
      <w:r>
        <w:t>H1:</w:t>
      </w:r>
      <w:r w:rsidR="005D4B07">
        <w:t xml:space="preserve"> The full model including conditions will predict significantly more when compared with a null model without conditions.</w:t>
      </w:r>
    </w:p>
    <w:p w14:paraId="0B8F369E" w14:textId="5EE70323" w:rsidR="003971CB" w:rsidRDefault="0093734A">
      <w:r>
        <w:t xml:space="preserve">H2: </w:t>
      </w:r>
      <w:r w:rsidR="005D4B07">
        <w:t>The nonlinear decay condition will be significantl</w:t>
      </w:r>
      <w:r w:rsidR="00D12EFD">
        <w:t>y lowest error rates among conditions</w:t>
      </w:r>
      <w:r w:rsidR="00742A0C">
        <w:t>.</w:t>
      </w:r>
    </w:p>
    <w:p w14:paraId="37B00F4E" w14:textId="0DA3C5C6" w:rsidR="0093734A" w:rsidRDefault="005D4B07">
      <w:r>
        <w:t xml:space="preserve">H3: </w:t>
      </w:r>
      <w:r w:rsidR="00D12EFD">
        <w:t>The inverted nonlinear decay will have the significantly highest error rates among conditions</w:t>
      </w:r>
      <w:r w:rsidR="00742A0C">
        <w:t>.</w:t>
      </w:r>
    </w:p>
    <w:p w14:paraId="233FA5F6" w14:textId="5F70371F" w:rsidR="005D4B07" w:rsidRPr="00742A0C" w:rsidRDefault="007F2FFF" w:rsidP="00742A0C">
      <w:r>
        <w:t>Exploratory model comparisons: akin to Strain et al. (2023), several models will be compared to the full model of H1 to assess whether additional factors are important. Four total model comparisons will be implemented: a literacy model, a training model, a dot pitch model, and an objective r category model.</w:t>
      </w:r>
      <w:r w:rsidR="00D12EFD">
        <w:t xml:space="preserve"> Each model will be compared to the basic model to assess whether there are significant differences and where these differences lie.</w:t>
      </w:r>
    </w:p>
    <w:p w14:paraId="767D227E" w14:textId="367BFD25" w:rsidR="00DA023D" w:rsidRDefault="002F286C" w:rsidP="003F0F54">
      <w:pPr>
        <w:jc w:val="center"/>
        <w:rPr>
          <w:b/>
          <w:bCs/>
        </w:rPr>
      </w:pPr>
      <w:r w:rsidRPr="003F0F54">
        <w:rPr>
          <w:b/>
          <w:bCs/>
        </w:rPr>
        <w:t>Method</w:t>
      </w:r>
    </w:p>
    <w:p w14:paraId="031AB8F8" w14:textId="4E1F2695" w:rsidR="00A50F08" w:rsidRPr="003F0F54" w:rsidRDefault="00A50F08" w:rsidP="00A50F08">
      <w:pPr>
        <w:rPr>
          <w:b/>
          <w:bCs/>
        </w:rPr>
      </w:pPr>
      <w:r w:rsidRPr="00A50F08">
        <w:rPr>
          <w:b/>
          <w:bCs/>
        </w:rPr>
        <w:t>Open research statement</w:t>
      </w:r>
    </w:p>
    <w:p w14:paraId="6181D9A9" w14:textId="49A5DAD8" w:rsidR="002F286C" w:rsidRDefault="003F0F54">
      <w:pPr>
        <w:rPr>
          <w:b/>
          <w:bCs/>
        </w:rPr>
      </w:pPr>
      <w:r w:rsidRPr="003F0F54">
        <w:rPr>
          <w:b/>
          <w:bCs/>
        </w:rPr>
        <w:t>Participants</w:t>
      </w:r>
    </w:p>
    <w:p w14:paraId="77759BE5" w14:textId="7EAFBD38" w:rsidR="003F0F54" w:rsidRPr="00B55640" w:rsidRDefault="003F0F54">
      <w:pPr>
        <w:rPr>
          <w:b/>
          <w:bCs/>
          <w:i/>
          <w:iCs/>
        </w:rPr>
      </w:pPr>
      <w:r w:rsidRPr="00B55640">
        <w:rPr>
          <w:b/>
          <w:bCs/>
          <w:i/>
          <w:iCs/>
        </w:rPr>
        <w:t>Participant characteristics</w:t>
      </w:r>
    </w:p>
    <w:p w14:paraId="57C22B80" w14:textId="77777777" w:rsidR="003F0F54" w:rsidRDefault="003F0F54">
      <w:r w:rsidRPr="003F0F54">
        <w:t>16</w:t>
      </w:r>
      <w:r>
        <w:t xml:space="preserve">4 participants were recruited via Prolific, however, 14 participants failed attention checks within the experiment. Thus, the final sample had 150 participants (female = 75, male = 72, nonbinary = 3) with a mean age of </w:t>
      </w:r>
      <w:r w:rsidRPr="003F0F54">
        <w:t>29.6</w:t>
      </w:r>
      <w:r>
        <w:t>0</w:t>
      </w:r>
      <w:r w:rsidRPr="003F0F54">
        <w:t xml:space="preserve"> </w:t>
      </w:r>
      <w:r>
        <w:t>(</w:t>
      </w:r>
      <w:r w:rsidRPr="003F0F54">
        <w:rPr>
          <w:i/>
          <w:iCs/>
        </w:rPr>
        <w:t>SD</w:t>
      </w:r>
      <w:r w:rsidRPr="003F0F54">
        <w:t>= 8.54</w:t>
      </w:r>
      <w:r>
        <w:t>).</w:t>
      </w:r>
    </w:p>
    <w:p w14:paraId="688BEFB7" w14:textId="20C162CD" w:rsidR="003F0F54" w:rsidRPr="00B55640" w:rsidRDefault="003F0F54">
      <w:pPr>
        <w:rPr>
          <w:b/>
          <w:bCs/>
          <w:i/>
          <w:iCs/>
        </w:rPr>
      </w:pPr>
      <w:r w:rsidRPr="00B55640">
        <w:rPr>
          <w:b/>
          <w:bCs/>
          <w:i/>
          <w:iCs/>
        </w:rPr>
        <w:t>Sampling procedure</w:t>
      </w:r>
      <w:r w:rsidR="00A50F08">
        <w:rPr>
          <w:b/>
          <w:bCs/>
          <w:i/>
          <w:iCs/>
        </w:rPr>
        <w:t xml:space="preserve"> and inclusion/exclusion criteria</w:t>
      </w:r>
    </w:p>
    <w:p w14:paraId="4DE2924B" w14:textId="1E1CBADC" w:rsidR="004818AA" w:rsidRDefault="003F0F54">
      <w:r>
        <w:t xml:space="preserve">Participants were required to have English language fluency and normal-to-corrected normal vision. </w:t>
      </w:r>
      <w:r w:rsidR="004818AA">
        <w:t xml:space="preserve">Similar to Strain et al. (2023), data quality guidance from </w:t>
      </w:r>
      <w:r w:rsidR="004818AA">
        <w:fldChar w:fldCharType="begin"/>
      </w:r>
      <w:r w:rsidR="002F6C1D">
        <w:instrText xml:space="preserve"> ADDIN ZOTERO_ITEM CSL_CITATION {"citationID":"v4LrWkhK","properties":{"formattedCitation":"(Peer et al., 2022)","plainCitation":"(Peer et al., 2022)","dontUpdate":true,"noteIndex":0},"citationItems":[{"id":4898,"uris":["http://zotero.org/users/7306819/items/967DJ9TY"],"itemData":{"id":4898,"type":"article-journal","abstract":"We examine key aspects of data quality for online behavioral research between selected platforms (Amazon Mechanical Turk, CloudResearch, and Prolific) and panels (Qualtrics and Dynata). To identify the key aspects of data quality, we first engaged with the behavioral research community to discover which aspects are most critical to researchers and found that these include attention, comprehension, honesty, and reliability. We then explored differences in these data quality aspects in two studies (N ~ 4000), with or without data quality filters (approval ratings). We found considerable differences between the sites, especially in comprehension, attention, and dishonesty. In Study 1 (without filters), we found that only Prolific provided high data quality on all measures. In Study 2 (with filters), we found high data quality among CloudResearch and Prolific. MTurk showed alarmingly low data quality even with data quality filters. We also found that while reputation (approval rating) did not predict data quality, frequency and purpose of usage did, especially on MTurk: the lowest data quality came from MTurk participants who report using the site as their main source of income but spend few hours on it per week. We provide a framework for future investigation into the ever-changing nature of data quality in online research, and how the evolving set of platforms and panels performs on these key aspects.","container-title":"Behavior Research Methods","DOI":"10.3758/s13428-021-01694-3","ISSN":"1554-3528","issue":"4","journalAbbreviation":"Behav Res","language":"en","page":"1643-1662","source":"Springer Link","title":"Data quality of platforms and panels for online behavioral research","volume":"54","author":[{"family":"Peer","given":"Eyal"},{"family":"Rothschild","given":"David"},{"family":"Gordon","given":"Andrew"},{"family":"Evernden","given":"Zak"},{"family":"Damer","given":"Ekaterina"}],"issued":{"date-parts":[["2022",8,1]]},"citation-key":"peerDataQualityPlatforms2022"}}],"schema":"https://github.com/citation-style-language/schema/raw/master/csl-citation.json"} </w:instrText>
      </w:r>
      <w:r w:rsidR="004818AA">
        <w:fldChar w:fldCharType="separate"/>
      </w:r>
      <w:r w:rsidR="004818AA" w:rsidRPr="004818AA">
        <w:rPr>
          <w:rFonts w:ascii="Calibri" w:hAnsi="Calibri" w:cs="Calibri"/>
        </w:rPr>
        <w:t xml:space="preserve">Peer et al. </w:t>
      </w:r>
      <w:r w:rsidR="004818AA">
        <w:rPr>
          <w:rFonts w:ascii="Calibri" w:hAnsi="Calibri" w:cs="Calibri"/>
        </w:rPr>
        <w:t>(</w:t>
      </w:r>
      <w:r w:rsidR="004818AA" w:rsidRPr="004818AA">
        <w:rPr>
          <w:rFonts w:ascii="Calibri" w:hAnsi="Calibri" w:cs="Calibri"/>
        </w:rPr>
        <w:t>2022)</w:t>
      </w:r>
      <w:r w:rsidR="004818AA">
        <w:fldChar w:fldCharType="end"/>
      </w:r>
      <w:r w:rsidR="004818AA">
        <w:t xml:space="preserve"> was implemented. Prolific users were required to have at least a 95% approval rating, have completed at least 100 prior submissions, and have not conducted studies previous studies by the authors, e.g., Strain et al. (2023). Additionally, when participants conducted the experiment, they had </w:t>
      </w:r>
      <w:r w:rsidR="00B55640">
        <w:t xml:space="preserve">six attention checks, if they only two or less correct, they were removed from the study results. </w:t>
      </w:r>
    </w:p>
    <w:p w14:paraId="1A84BB72" w14:textId="59278E7B" w:rsidR="003F0F54" w:rsidRPr="00B55640" w:rsidRDefault="003F0F54">
      <w:pPr>
        <w:rPr>
          <w:b/>
          <w:bCs/>
          <w:i/>
          <w:iCs/>
        </w:rPr>
      </w:pPr>
      <w:r w:rsidRPr="00B55640">
        <w:rPr>
          <w:b/>
          <w:bCs/>
          <w:i/>
          <w:iCs/>
        </w:rPr>
        <w:t xml:space="preserve">Sample size and statistical power </w:t>
      </w:r>
    </w:p>
    <w:p w14:paraId="36E3AB19" w14:textId="4A8E2F2E" w:rsidR="00B55640" w:rsidRDefault="00B55640">
      <w:r>
        <w:t xml:space="preserve">The present study implemented similar sample size requirements to Strain et al. (2023) whereby approximately 150 participants were required. As the study was a repeated measures design, this meant each condition had 150 participants and there </w:t>
      </w:r>
      <w:r w:rsidR="0088247A">
        <w:t>was</w:t>
      </w:r>
      <w:r>
        <w:t xml:space="preserve"> a total of approximately 27,000 </w:t>
      </w:r>
      <w:r>
        <w:lastRenderedPageBreak/>
        <w:t>observations. Further, in study 2, Strain et al. (2023) highlighted that the sample size was powerful enough to detect significant results and small-to-medium effect sizes.</w:t>
      </w:r>
    </w:p>
    <w:p w14:paraId="2AADA010" w14:textId="2D920509" w:rsidR="00B55640" w:rsidRPr="0088247A" w:rsidRDefault="00B55640">
      <w:pPr>
        <w:rPr>
          <w:b/>
          <w:bCs/>
        </w:rPr>
      </w:pPr>
      <w:r w:rsidRPr="0088247A">
        <w:rPr>
          <w:b/>
          <w:bCs/>
        </w:rPr>
        <w:t>Materials</w:t>
      </w:r>
    </w:p>
    <w:p w14:paraId="59146F82" w14:textId="65CD3837" w:rsidR="00B55640" w:rsidRPr="0088247A" w:rsidRDefault="00126F69">
      <w:pPr>
        <w:rPr>
          <w:b/>
          <w:bCs/>
          <w:i/>
          <w:iCs/>
        </w:rPr>
      </w:pPr>
      <w:r w:rsidRPr="0088247A">
        <w:rPr>
          <w:b/>
          <w:bCs/>
          <w:i/>
          <w:iCs/>
        </w:rPr>
        <w:t xml:space="preserve">Demographic and </w:t>
      </w:r>
      <w:r w:rsidR="0036524D">
        <w:rPr>
          <w:b/>
          <w:bCs/>
          <w:i/>
          <w:iCs/>
        </w:rPr>
        <w:t xml:space="preserve">graph </w:t>
      </w:r>
      <w:r w:rsidRPr="0088247A">
        <w:rPr>
          <w:b/>
          <w:bCs/>
          <w:i/>
          <w:iCs/>
        </w:rPr>
        <w:t>literacy questions</w:t>
      </w:r>
    </w:p>
    <w:p w14:paraId="02053B00" w14:textId="77777777" w:rsidR="004B4280" w:rsidRDefault="0088247A">
      <w:r>
        <w:t xml:space="preserve">Participants were asked for their age and gender. </w:t>
      </w:r>
    </w:p>
    <w:p w14:paraId="4896B864" w14:textId="34EF5564" w:rsidR="004B4280" w:rsidRPr="00E82149" w:rsidRDefault="00E82149">
      <w:pPr>
        <w:rPr>
          <w:b/>
          <w:bCs/>
          <w:i/>
          <w:iCs/>
        </w:rPr>
      </w:pPr>
      <w:r w:rsidRPr="00E82149">
        <w:rPr>
          <w:b/>
          <w:bCs/>
          <w:i/>
          <w:iCs/>
        </w:rPr>
        <w:t>Subjective graph literacy scale</w:t>
      </w:r>
      <w:r>
        <w:rPr>
          <w:b/>
          <w:bCs/>
          <w:i/>
          <w:iCs/>
        </w:rPr>
        <w:t xml:space="preserve"> </w:t>
      </w:r>
      <w:r>
        <w:rPr>
          <w:b/>
          <w:bCs/>
          <w:i/>
          <w:iCs/>
        </w:rPr>
        <w:fldChar w:fldCharType="begin"/>
      </w:r>
      <w:r>
        <w:rPr>
          <w:b/>
          <w:bCs/>
          <w:i/>
          <w:iCs/>
        </w:rPr>
        <w:instrText xml:space="preserve"> ADDIN ZOTERO_ITEM CSL_CITATION {"citationID":"VfIl3eUC","properties":{"formattedCitation":"(Garcia-Retamero et al., 2016)","plainCitation":"(Garcia-Retamero et al., 2016)","noteIndex":0},"citationItems":[{"id":4910,"uris":["http://zotero.org/users/7306819/items/GPB8S8IS"],"itemData":{"id":4910,"type":"article-journal","abstract":"Background. Visual aids tend to help diverse and vulnerable individuals understand risk communications, as long as these individuals have a basic understanding of graphs (i.e., graph literacy). Tests of objective graph literacy (OGL) can effectively identify individuals with limited skills, highlighting vulnerabilities and facilitating custom-tailored risk communication. However, the administration of these tests can be time-consuming and may evoke negative emotional reactions (e.g., anxiety). Objectives. To evaluate a brief and easy-to-use assessment of subjective graph literacy (SGL) (i.e., self-reported ability to process and use graphically presented information) and to estimate the robustness and validity of the SGL scale and compare it with the leading OGL scale in diverse samples from different cultures. Participants. Demographically diverse residents (n = 470) of the United States, young adults (n = 172) and patients (n = 175) from Spain, and surgeons (n = 175) from 48 countries. Design. A focus group and 4 studies for instrument development and initial validation (study 1), reliability and convergent and discriminant validity evaluation (study 2), and predictive validity estimation (studies 3 and 4). Measures. Psychometric properties of the scale. Results. In about 1 minute, the SGL scale provides a reliable, robust, and valid assessment of skills and risk communication preferences and evokes fewer negative emotional reactions than the OGL scale. Conclusions. The SGL scale can be suitable for use in clinical research and may be useful as a communication aid in clinical practice. Theoretical mechanisms involved in SGL, emerging applications, limitations, and open questions are discussed.","container-title":"Medical Decision Making","DOI":"10.1177/0272989X16655334","ISSN":"0272-989X","issue":"7","journalAbbreviation":"Med Decis Making","language":"en","note":"publisher: SAGE Publications Inc STM","page":"854-867","source":"SAGE Journals","title":"Measuring Graph Literacy without a Test: A Brief Subjective Assessment","title-short":"Measuring Graph Literacy without a Test","volume":"36","author":[{"family":"Garcia-Retamero","given":"Rocio"},{"family":"Cokely","given":"Edward T."},{"family":"Ghazal","given":"Saima"},{"family":"Joeris","given":"Alexander"}],"issued":{"date-parts":[["2016",10,1]]},"citation-key":"garcia-retameroMeasuringGraphLiteracy2016"}}],"schema":"https://github.com/citation-style-language/schema/raw/master/csl-citation.json"} </w:instrText>
      </w:r>
      <w:r>
        <w:rPr>
          <w:b/>
          <w:bCs/>
          <w:i/>
          <w:iCs/>
        </w:rPr>
        <w:fldChar w:fldCharType="separate"/>
      </w:r>
      <w:r w:rsidRPr="00E82149">
        <w:rPr>
          <w:rFonts w:ascii="Calibri" w:hAnsi="Calibri" w:cs="Calibri"/>
        </w:rPr>
        <w:t>(Garcia-Retamero et al., 2016)</w:t>
      </w:r>
      <w:r>
        <w:rPr>
          <w:b/>
          <w:bCs/>
          <w:i/>
          <w:iCs/>
        </w:rPr>
        <w:fldChar w:fldCharType="end"/>
      </w:r>
      <w:r w:rsidRPr="00E82149">
        <w:rPr>
          <w:b/>
          <w:bCs/>
          <w:i/>
          <w:iCs/>
        </w:rPr>
        <w:t xml:space="preserve"> </w:t>
      </w:r>
    </w:p>
    <w:p w14:paraId="46ABE81A" w14:textId="3F8841DC" w:rsidR="00126F69" w:rsidRDefault="004B4280">
      <w:r>
        <w:t>P</w:t>
      </w:r>
      <w:r w:rsidR="0088247A">
        <w:t>articipants answered five questions related to their graph literacy</w:t>
      </w:r>
      <w:r w:rsidR="00E82149">
        <w:t xml:space="preserve"> </w:t>
      </w:r>
      <w:r w:rsidR="00E82149">
        <w:fldChar w:fldCharType="begin"/>
      </w:r>
      <w:r w:rsidR="00E82149">
        <w:instrText xml:space="preserve"> ADDIN ZOTERO_ITEM CSL_CITATION {"citationID":"oEq1WXG2","properties":{"formattedCitation":"(Garcia-Retamero et al., 2016)","plainCitation":"(Garcia-Retamero et al., 2016)","noteIndex":0},"citationItems":[{"id":4910,"uris":["http://zotero.org/users/7306819/items/GPB8S8IS"],"itemData":{"id":4910,"type":"article-journal","abstract":"Background. Visual aids tend to help diverse and vulnerable individuals understand risk communications, as long as these individuals have a basic understanding of graphs (i.e., graph literacy). Tests of objective graph literacy (OGL) can effectively identify individuals with limited skills, highlighting vulnerabilities and facilitating custom-tailored risk communication. However, the administration of these tests can be time-consuming and may evoke negative emotional reactions (e.g., anxiety). Objectives. To evaluate a brief and easy-to-use assessment of subjective graph literacy (SGL) (i.e., self-reported ability to process and use graphically presented information) and to estimate the robustness and validity of the SGL scale and compare it with the leading OGL scale in diverse samples from different cultures. Participants. Demographically diverse residents (n = 470) of the United States, young adults (n = 172) and patients (n = 175) from Spain, and surgeons (n = 175) from 48 countries. Design. A focus group and 4 studies for instrument development and initial validation (study 1), reliability and convergent and discriminant validity evaluation (study 2), and predictive validity estimation (studies 3 and 4). Measures. Psychometric properties of the scale. Results. In about 1 minute, the SGL scale provides a reliable, robust, and valid assessment of skills and risk communication preferences and evokes fewer negative emotional reactions than the OGL scale. Conclusions. The SGL scale can be suitable for use in clinical research and may be useful as a communication aid in clinical practice. Theoretical mechanisms involved in SGL, emerging applications, limitations, and open questions are discussed.","container-title":"Medical Decision Making","DOI":"10.1177/0272989X16655334","ISSN":"0272-989X","issue":"7","journalAbbreviation":"Med Decis Making","language":"en","note":"publisher: SAGE Publications Inc STM","page":"854-867","source":"SAGE Journals","title":"Measuring Graph Literacy without a Test: A Brief Subjective Assessment","title-short":"Measuring Graph Literacy without a Test","volume":"36","author":[{"family":"Garcia-Retamero","given":"Rocio"},{"family":"Cokely","given":"Edward T."},{"family":"Ghazal","given":"Saima"},{"family":"Joeris","given":"Alexander"}],"issued":{"date-parts":[["2016",10,1]]},"citation-key":"garcia-retameroMeasuringGraphLiteracy2016"}}],"schema":"https://github.com/citation-style-language/schema/raw/master/csl-citation.json"} </w:instrText>
      </w:r>
      <w:r w:rsidR="00E82149">
        <w:fldChar w:fldCharType="separate"/>
      </w:r>
      <w:r w:rsidR="00E82149" w:rsidRPr="00E82149">
        <w:rPr>
          <w:rFonts w:ascii="Calibri" w:hAnsi="Calibri" w:cs="Calibri"/>
        </w:rPr>
        <w:t>(Garcia-Retamero et al., 2016)</w:t>
      </w:r>
      <w:r w:rsidR="00E82149">
        <w:fldChar w:fldCharType="end"/>
      </w:r>
      <w:r w:rsidR="0088247A">
        <w:t>, e.g.,</w:t>
      </w:r>
      <w:r w:rsidR="0036524D" w:rsidRPr="0036524D">
        <w:t xml:space="preserve"> </w:t>
      </w:r>
      <w:r w:rsidR="0036524D">
        <w:t>“</w:t>
      </w:r>
      <w:r w:rsidR="0036524D" w:rsidRPr="0036524D">
        <w:t>How good are you at working with bar charts?</w:t>
      </w:r>
      <w:r w:rsidR="0036524D">
        <w:t>”</w:t>
      </w:r>
      <w:r w:rsidR="0088247A">
        <w:t>.</w:t>
      </w:r>
      <w:r w:rsidR="0036524D">
        <w:t xml:space="preserve"> Literacy questions were rated</w:t>
      </w:r>
      <w:r w:rsidR="00E82149">
        <w:t xml:space="preserve"> on a six-point scale ranging</w:t>
      </w:r>
      <w:r w:rsidR="0036524D">
        <w:t xml:space="preserve"> from </w:t>
      </w:r>
      <w:r w:rsidR="0036524D" w:rsidRPr="00E82149">
        <w:rPr>
          <w:i/>
          <w:iCs/>
        </w:rPr>
        <w:t>not at all</w:t>
      </w:r>
      <w:r w:rsidR="0036524D">
        <w:t xml:space="preserve"> (0) to </w:t>
      </w:r>
      <w:r w:rsidR="0036524D" w:rsidRPr="00E82149">
        <w:rPr>
          <w:i/>
          <w:iCs/>
        </w:rPr>
        <w:t>extremely well</w:t>
      </w:r>
      <w:r w:rsidR="0036524D">
        <w:t xml:space="preserve"> (5). </w:t>
      </w:r>
      <w:r w:rsidR="0088247A">
        <w:t xml:space="preserve"> </w:t>
      </w:r>
      <w:r w:rsidR="00E00A90">
        <w:t xml:space="preserve">The scale boasted excellent internal consistency, as assessed by Cronbach’s alpha using the </w:t>
      </w:r>
      <w:proofErr w:type="spellStart"/>
      <w:r w:rsidR="000C0FE4">
        <w:t>lmt</w:t>
      </w:r>
      <w:proofErr w:type="spellEnd"/>
      <w:r w:rsidR="00E00A90">
        <w:t xml:space="preserve"> package, a = 0.9</w:t>
      </w:r>
      <w:r w:rsidR="000C0FE4">
        <w:t>14, Bootstrap (1000 samples) 95% confidence intervals [0.887, 0.936]</w:t>
      </w:r>
      <w:r w:rsidR="00E00A90">
        <w:t>.</w:t>
      </w:r>
    </w:p>
    <w:p w14:paraId="742AE91A" w14:textId="77777777" w:rsidR="00BA3FCD" w:rsidRPr="007A0805" w:rsidRDefault="00BA3FCD" w:rsidP="00BA3FCD">
      <w:pPr>
        <w:rPr>
          <w:b/>
          <w:bCs/>
          <w:i/>
          <w:iCs/>
        </w:rPr>
      </w:pPr>
      <w:r w:rsidRPr="007A0805">
        <w:rPr>
          <w:b/>
          <w:bCs/>
          <w:i/>
          <w:iCs/>
        </w:rPr>
        <w:t>Plot generation</w:t>
      </w:r>
    </w:p>
    <w:p w14:paraId="0967F4E7" w14:textId="6914E86C" w:rsidR="00BA3FCD" w:rsidRPr="00BA3FCD" w:rsidRDefault="00BA3FCD">
      <w:r>
        <w:t>The experimental plots were generated in accordance with the methodology used by Strain et al. (2023). Each plot was generated as a 1</w:t>
      </w:r>
      <w:r w:rsidR="006D13DB">
        <w:t>0</w:t>
      </w:r>
      <w:r>
        <w:t>00 x 1</w:t>
      </w:r>
      <w:r w:rsidR="006D13DB">
        <w:t>0</w:t>
      </w:r>
      <w:r>
        <w:t>00 pixel .</w:t>
      </w:r>
      <w:proofErr w:type="spellStart"/>
      <w:r>
        <w:t>png</w:t>
      </w:r>
      <w:proofErr w:type="spellEnd"/>
      <w:r>
        <w:t xml:space="preserve"> image. Each plot had 128 plot points and included no titles, subtitles, scales, or ticks.  Overall, there were 45 different r value </w:t>
      </w:r>
      <w:proofErr w:type="gramStart"/>
      <w:r>
        <w:t>scatterplots</w:t>
      </w:r>
      <w:proofErr w:type="gramEnd"/>
      <w:r>
        <w:t xml:space="preserve"> and each r value was shown four times – one for each condition. The r values ranged from .2 to .99 as prior research has suggested that little-to-no correlation is found at and below .2 r. </w:t>
      </w:r>
    </w:p>
    <w:p w14:paraId="2CAD1743" w14:textId="5AB91503" w:rsidR="00126F69" w:rsidRPr="00D07A41" w:rsidRDefault="0088247A">
      <w:pPr>
        <w:rPr>
          <w:b/>
          <w:bCs/>
          <w:i/>
          <w:iCs/>
        </w:rPr>
      </w:pPr>
      <w:r w:rsidRPr="00D07A41">
        <w:rPr>
          <w:b/>
          <w:bCs/>
          <w:i/>
          <w:iCs/>
        </w:rPr>
        <w:t>Experimental measures</w:t>
      </w:r>
    </w:p>
    <w:p w14:paraId="65D37665" w14:textId="09C72483" w:rsidR="0088247A" w:rsidRDefault="00D07A41">
      <w:r>
        <w:t>Each generated plot had an objective r value, e.g., .7. Participants were asked to estimate said r value, e.g., a participant estimated .6</w:t>
      </w:r>
      <w:r w:rsidR="00BA3FCD">
        <w:t xml:space="preserve"> on a slider of 0 to 1</w:t>
      </w:r>
      <w:r>
        <w:t xml:space="preserve">. A response difference variable was calculated via objective r value – participant r value. These response difference values were then transformed into an absolute number (all positive numbers). This allowed for accurate comparisons between conditions; this is because </w:t>
      </w:r>
      <w:r w:rsidR="00D237CC">
        <w:t xml:space="preserve">an overestimation would lead to a negative number, whereas an underestimation would lead to a positive number. </w:t>
      </w:r>
      <w:r w:rsidR="006E606E">
        <w:t>It is therefore possible for a condition that performs poorly to have high error rates at both the positive and negative range</w:t>
      </w:r>
      <w:r w:rsidR="00037C52">
        <w:t>.</w:t>
      </w:r>
      <w:r w:rsidR="006E606E">
        <w:t xml:space="preserve"> </w:t>
      </w:r>
      <w:r w:rsidR="00037C52">
        <w:t>T</w:t>
      </w:r>
      <w:r w:rsidR="006E606E">
        <w:t>his could lead to a low overall error</w:t>
      </w:r>
      <w:r w:rsidR="00037C52">
        <w:t xml:space="preserve"> rate</w:t>
      </w:r>
      <w:r w:rsidR="006E606E">
        <w:t xml:space="preserve"> </w:t>
      </w:r>
      <w:r w:rsidR="00037C52">
        <w:t xml:space="preserve">because of the averaging of non-absolute numbers. Researchers then may incorrectly suppose that the condition performs well. Thus, </w:t>
      </w:r>
      <w:r w:rsidR="00D237CC">
        <w:t>making the values absolute numbers allowed us to compare differences in r across conditions regardless of under-or-overestimation</w:t>
      </w:r>
      <w:r w:rsidR="00037C52">
        <w:t xml:space="preserve"> and minimises issues due to high variances of correlation estimation</w:t>
      </w:r>
      <w:r w:rsidR="00D237CC">
        <w:t xml:space="preserve">. </w:t>
      </w:r>
      <w:r>
        <w:t xml:space="preserve"> </w:t>
      </w:r>
    </w:p>
    <w:p w14:paraId="68D356E3" w14:textId="0A73FB76" w:rsidR="00A345D3" w:rsidRPr="007A0805" w:rsidRDefault="00B52768">
      <w:pPr>
        <w:rPr>
          <w:b/>
          <w:bCs/>
          <w:i/>
          <w:iCs/>
        </w:rPr>
      </w:pPr>
      <w:r w:rsidRPr="007A0805">
        <w:rPr>
          <w:b/>
          <w:bCs/>
          <w:i/>
          <w:iCs/>
        </w:rPr>
        <w:t>Dot pitch</w:t>
      </w:r>
    </w:p>
    <w:p w14:paraId="67B7EA0D" w14:textId="77777777" w:rsidR="002F6C1D" w:rsidRDefault="002F6C1D">
      <w:r>
        <w:t xml:space="preserve">Prior studies, e.g., Strain et al. (2023), could not infer dot pitch from the experiment. However, this study employed the </w:t>
      </w:r>
      <w:proofErr w:type="spellStart"/>
      <w:r>
        <w:t>ScreenScale</w:t>
      </w:r>
      <w:proofErr w:type="spellEnd"/>
      <w:r>
        <w:t xml:space="preserve"> methodology </w:t>
      </w:r>
      <w:r>
        <w:fldChar w:fldCharType="begin"/>
      </w:r>
      <w:r>
        <w:instrText xml:space="preserve"> ADDIN ZOTERO_ITEM CSL_CITATION {"citationID":"fvCgdhlD","properties":{"formattedCitation":"(Morys-Carter, 2021)","plainCitation":"(Morys-Carter, 2021)","noteIndex":0},"citationItems":[{"id":4900,"uris":["http://zotero.org/users/7306819/items/UEJJJAV4"],"itemData":{"id":4900,"type":"article-journal","abstract":"PsychoPy code which a researcher can use to ask a participant to work out their screen scale relative to a credit card. \n    Hosted on the Open Science Framework","container-title":"ScreenScale [Computer software]. Pavlovia","note":"publisher: OSF","source":"osf.io","title":"ScreenScale","URL":"https://osf.io/8fhqk/","author":[{"family":"Morys-Carter","given":"W. L."}],"accessed":{"date-parts":[["2023",7,15]]},"issued":{"date-parts":[["2021",8,3]]},"citation-key":"morys-carterScreenScale2021"}}],"schema":"https://github.com/citation-style-language/schema/raw/master/csl-citation.json"} </w:instrText>
      </w:r>
      <w:r>
        <w:fldChar w:fldCharType="separate"/>
      </w:r>
      <w:r w:rsidRPr="002F6C1D">
        <w:rPr>
          <w:rFonts w:ascii="Calibri" w:hAnsi="Calibri" w:cs="Calibri"/>
        </w:rPr>
        <w:t>(Morys-Carter, 2021)</w:t>
      </w:r>
      <w:r>
        <w:fldChar w:fldCharType="end"/>
      </w:r>
      <w:r>
        <w:t xml:space="preserve"> whereby participants are asked to modify a credit card on the screen to be the size of a credit or debit card they own. Credit, debit, and ID cards are a universal size of 85.6mm x 53.98mm (width x height). Within the </w:t>
      </w:r>
      <w:proofErr w:type="spellStart"/>
      <w:r>
        <w:t>psychopy</w:t>
      </w:r>
      <w:proofErr w:type="spellEnd"/>
      <w:r>
        <w:t xml:space="preserve"> experiment, </w:t>
      </w:r>
      <w:proofErr w:type="spellStart"/>
      <w:r>
        <w:t>ScreenScale</w:t>
      </w:r>
      <w:proofErr w:type="spellEnd"/>
      <w:r>
        <w:t xml:space="preserve"> infers screen height in cm. Further, </w:t>
      </w:r>
      <w:proofErr w:type="spellStart"/>
      <w:r>
        <w:t>psychopy</w:t>
      </w:r>
      <w:proofErr w:type="spellEnd"/>
      <w:r>
        <w:t xml:space="preserve"> infers pixel width and height. Thus, we were able to calculate dot pitch using the below formula. </w:t>
      </w:r>
    </w:p>
    <w:p w14:paraId="22BC7544" w14:textId="6AE5262F" w:rsidR="002F6C1D" w:rsidRDefault="00000000">
      <m:oMath>
        <m:f>
          <m:fPr>
            <m:ctrlPr>
              <w:rPr>
                <w:rFonts w:ascii="Cambria Math" w:hAnsi="Cambria Math"/>
                <w:i/>
              </w:rPr>
            </m:ctrlPr>
          </m:fPr>
          <m:num>
            <m:r>
              <w:rPr>
                <w:rFonts w:ascii="Cambria Math" w:hAnsi="Cambria Math"/>
              </w:rPr>
              <m:t>diagonal in inches</m:t>
            </m:r>
          </m:num>
          <m:den>
            <m:r>
              <w:rPr>
                <w:rFonts w:ascii="Cambria Math" w:hAnsi="Cambria Math"/>
              </w:rPr>
              <m:t>diagonal in pixels</m:t>
            </m:r>
          </m:den>
        </m:f>
        <m:r>
          <w:rPr>
            <w:rFonts w:ascii="Cambria Math" w:hAnsi="Cambria Math"/>
          </w:rPr>
          <m:t xml:space="preserve"> x 25.4=dot pitch=</m:t>
        </m:r>
        <m:f>
          <m:fPr>
            <m:ctrlPr>
              <w:rPr>
                <w:rFonts w:ascii="Cambria Math" w:hAnsi="Cambria Math"/>
                <w:i/>
              </w:rPr>
            </m:ctrlPr>
          </m:fPr>
          <m:num>
            <m:r>
              <w:rPr>
                <w:rFonts w:ascii="Cambria Math" w:hAnsi="Cambria Math"/>
              </w:rPr>
              <m:t>√(</m:t>
            </m:r>
            <m:sSup>
              <m:sSupPr>
                <m:ctrlPr>
                  <w:rPr>
                    <w:rFonts w:ascii="Cambria Math" w:hAnsi="Cambria Math"/>
                    <w:i/>
                  </w:rPr>
                </m:ctrlPr>
              </m:sSupPr>
              <m:e>
                <m:r>
                  <w:rPr>
                    <w:rFonts w:ascii="Cambria Math" w:hAnsi="Cambria Math"/>
                  </w:rPr>
                  <m:t>inches height</m:t>
                </m:r>
              </m:e>
              <m:sup>
                <m:r>
                  <w:rPr>
                    <w:rFonts w:ascii="Cambria Math" w:hAnsi="Cambria Math"/>
                  </w:rPr>
                  <m:t>2</m:t>
                </m:r>
              </m:sup>
            </m:sSup>
            <m:r>
              <w:rPr>
                <w:rFonts w:ascii="Cambria Math" w:hAnsi="Cambria Math"/>
              </w:rPr>
              <m:t xml:space="preserve">+ inches </m:t>
            </m:r>
            <m:sSup>
              <m:sSupPr>
                <m:ctrlPr>
                  <w:rPr>
                    <w:rFonts w:ascii="Cambria Math" w:hAnsi="Cambria Math"/>
                    <w:i/>
                  </w:rPr>
                </m:ctrlPr>
              </m:sSupPr>
              <m:e>
                <m:r>
                  <w:rPr>
                    <w:rFonts w:ascii="Cambria Math" w:hAnsi="Cambria Math"/>
                  </w:rPr>
                  <m:t>width</m:t>
                </m:r>
              </m:e>
              <m:sup>
                <m:r>
                  <w:rPr>
                    <w:rFonts w:ascii="Cambria Math" w:hAnsi="Cambria Math"/>
                  </w:rPr>
                  <m:t>2</m:t>
                </m:r>
              </m:sup>
            </m:sSup>
            <m:r>
              <w:rPr>
                <w:rFonts w:ascii="Cambria Math" w:hAnsi="Cambria Math"/>
              </w:rPr>
              <m:t>)</m:t>
            </m:r>
          </m:num>
          <m:den>
            <m:rad>
              <m:radPr>
                <m:degHide m:val="1"/>
                <m:ctrlPr>
                  <w:rPr>
                    <w:rFonts w:ascii="Cambria Math" w:hAnsi="Cambria Math"/>
                    <w:i/>
                  </w:rPr>
                </m:ctrlPr>
              </m:radPr>
              <m:deg/>
              <m:e>
                <m:r>
                  <w:rPr>
                    <w:rFonts w:ascii="Cambria Math" w:hAnsi="Cambria Math"/>
                  </w:rPr>
                  <m:t>(</m:t>
                </m:r>
                <m:sSup>
                  <m:sSupPr>
                    <m:ctrlPr>
                      <w:rPr>
                        <w:rFonts w:ascii="Cambria Math" w:hAnsi="Cambria Math"/>
                        <w:i/>
                      </w:rPr>
                    </m:ctrlPr>
                  </m:sSupPr>
                  <m:e>
                    <m:r>
                      <w:rPr>
                        <w:rFonts w:ascii="Cambria Math" w:hAnsi="Cambria Math"/>
                      </w:rPr>
                      <m:t>pixel height</m:t>
                    </m:r>
                  </m:e>
                  <m:sup>
                    <m:r>
                      <w:rPr>
                        <w:rFonts w:ascii="Cambria Math" w:hAnsi="Cambria Math"/>
                      </w:rPr>
                      <m:t>2</m:t>
                    </m:r>
                  </m:sup>
                </m:sSup>
              </m:e>
            </m:rad>
            <m:r>
              <w:rPr>
                <w:rFonts w:ascii="Cambria Math" w:hAnsi="Cambria Math"/>
              </w:rPr>
              <m:t xml:space="preserve">+ pixel </m:t>
            </m:r>
            <m:sSup>
              <m:sSupPr>
                <m:ctrlPr>
                  <w:rPr>
                    <w:rFonts w:ascii="Cambria Math" w:hAnsi="Cambria Math"/>
                    <w:i/>
                  </w:rPr>
                </m:ctrlPr>
              </m:sSupPr>
              <m:e>
                <m:r>
                  <w:rPr>
                    <w:rFonts w:ascii="Cambria Math" w:hAnsi="Cambria Math"/>
                  </w:rPr>
                  <m:t>width</m:t>
                </m:r>
              </m:e>
              <m:sup>
                <m:r>
                  <w:rPr>
                    <w:rFonts w:ascii="Cambria Math" w:hAnsi="Cambria Math"/>
                  </w:rPr>
                  <m:t>2</m:t>
                </m:r>
              </m:sup>
            </m:sSup>
            <m:r>
              <w:rPr>
                <w:rFonts w:ascii="Cambria Math" w:hAnsi="Cambria Math"/>
              </w:rPr>
              <m:t>)</m:t>
            </m:r>
          </m:den>
        </m:f>
        <m:r>
          <w:rPr>
            <w:rFonts w:ascii="Cambria Math" w:hAnsi="Cambria Math"/>
          </w:rPr>
          <m:t xml:space="preserve"> x 25.4</m:t>
        </m:r>
      </m:oMath>
      <w:r w:rsidR="002F6C1D">
        <w:t xml:space="preserve"> </w:t>
      </w:r>
    </w:p>
    <w:p w14:paraId="72267D29" w14:textId="55C3C122" w:rsidR="002F6C1D" w:rsidRDefault="002F6C1D">
      <w:r>
        <w:t>Within the study, we assumed a 16:</w:t>
      </w:r>
      <w:r w:rsidR="00037C52">
        <w:t xml:space="preserve"> </w:t>
      </w:r>
      <w:r>
        <w:t>9 (width:</w:t>
      </w:r>
      <w:r w:rsidR="00037C52">
        <w:t xml:space="preserve"> </w:t>
      </w:r>
      <w:r>
        <w:t>height) aspect rati</w:t>
      </w:r>
      <w:r w:rsidR="007A0805">
        <w:t xml:space="preserve">o which is a ratio of 0.5625 whereby height is 0.5625 times the size of width and width is 1.77778 times the size of height. The pixel width was multiplied by 0.5625 to get pixel height. Further, screen height was multiplied by 1.77778 to get </w:t>
      </w:r>
      <w:r w:rsidR="007A0805">
        <w:lastRenderedPageBreak/>
        <w:t xml:space="preserve">width and then divided by 2.54 to convert it into inches. Finally, the formula was produced. The mean dot pitch was </w:t>
      </w:r>
      <w:r w:rsidR="00BA3FCD">
        <w:t xml:space="preserve">0.354 mm </w:t>
      </w:r>
      <w:r w:rsidR="007A0805">
        <w:t xml:space="preserve">(SD = </w:t>
      </w:r>
      <w:r w:rsidR="00BA3FCD">
        <w:t>0.0623</w:t>
      </w:r>
      <w:r w:rsidR="007A0805">
        <w:t>)</w:t>
      </w:r>
      <w:r w:rsidR="00BA3FCD">
        <w:t>.</w:t>
      </w:r>
    </w:p>
    <w:p w14:paraId="322F2F80" w14:textId="1C74BF6C" w:rsidR="00B52768" w:rsidRPr="007A0805" w:rsidRDefault="007A0805">
      <w:pPr>
        <w:rPr>
          <w:b/>
          <w:bCs/>
          <w:i/>
          <w:iCs/>
        </w:rPr>
      </w:pPr>
      <w:r w:rsidRPr="007A0805">
        <w:rPr>
          <w:b/>
          <w:bCs/>
          <w:i/>
          <w:iCs/>
        </w:rPr>
        <w:t>Visual threshold testing</w:t>
      </w:r>
    </w:p>
    <w:p w14:paraId="4968F712" w14:textId="25B4FC75" w:rsidR="007A0805" w:rsidRDefault="00BA3FCD">
      <w:r>
        <w:t xml:space="preserve">Visual threshold testing was conducted to ascertain whether all plot points within the experiment were visible. It is essential that each plot point is visible considering the study examines correlation perception </w:t>
      </w:r>
      <w:r w:rsidR="00044069">
        <w:t>of scatterplots</w:t>
      </w:r>
      <w:r>
        <w:t xml:space="preserve">. This was examined by asking participants to state the number of plot points in six graphs shown. 142 participants scored 6 out of 6 and 8 participants scored 5 out of 6 (mean score = 5.95, </w:t>
      </w:r>
      <w:proofErr w:type="spellStart"/>
      <w:r>
        <w:t>sd</w:t>
      </w:r>
      <w:proofErr w:type="spellEnd"/>
      <w:r>
        <w:t xml:space="preserve"> = 0.225). Overall, these results suggest that the experimental design passed visual threshold testing and that each participant was able to see the full number of plot points. </w:t>
      </w:r>
    </w:p>
    <w:p w14:paraId="1519DDF7" w14:textId="4F92DB1A" w:rsidR="0088247A" w:rsidRDefault="002F286C">
      <w:pPr>
        <w:rPr>
          <w:b/>
          <w:bCs/>
        </w:rPr>
      </w:pPr>
      <w:r w:rsidRPr="00A50F08">
        <w:rPr>
          <w:b/>
          <w:bCs/>
        </w:rPr>
        <w:t>Design</w:t>
      </w:r>
    </w:p>
    <w:p w14:paraId="3A78162E" w14:textId="3DEF4958" w:rsidR="00A50F08" w:rsidRPr="00BA3FCD" w:rsidRDefault="00A50F08">
      <w:pPr>
        <w:rPr>
          <w:b/>
          <w:bCs/>
          <w:i/>
          <w:iCs/>
        </w:rPr>
      </w:pPr>
      <w:r w:rsidRPr="00BA3FCD">
        <w:rPr>
          <w:b/>
          <w:bCs/>
          <w:i/>
          <w:iCs/>
        </w:rPr>
        <w:t>Experiment</w:t>
      </w:r>
    </w:p>
    <w:p w14:paraId="0C961248" w14:textId="7CC91A28" w:rsidR="0036524D" w:rsidRPr="0036524D" w:rsidRDefault="007E5102">
      <w:r>
        <w:t xml:space="preserve">The experiment was designed using </w:t>
      </w:r>
      <w:proofErr w:type="spellStart"/>
      <w:r>
        <w:t>psychopy</w:t>
      </w:r>
      <w:proofErr w:type="spellEnd"/>
      <w:r>
        <w:t xml:space="preserve"> and hosted on </w:t>
      </w:r>
      <w:proofErr w:type="spellStart"/>
      <w:r>
        <w:t>pavlovia</w:t>
      </w:r>
      <w:proofErr w:type="spellEnd"/>
      <w:r>
        <w:t xml:space="preserve">. </w:t>
      </w:r>
      <w:r w:rsidR="0036524D" w:rsidRPr="0036524D">
        <w:t>The experiment</w:t>
      </w:r>
      <w:r w:rsidR="0036524D">
        <w:t>al design was a repeated measures design with one IV and one DV. Each participant was in all conditions and saw all plots.</w:t>
      </w:r>
      <w:r>
        <w:t xml:space="preserve"> </w:t>
      </w:r>
      <w:r w:rsidR="0036524D">
        <w:t xml:space="preserve">The IV was condition and the DV was the absolute response difference of the objective r value minus the participant rated r value. Additionally, random effects were collected: participants and items. Finally, for additional model building, other IVs were collected, e.g., dot pitch, graph literacy, training, and demographic factors. Within the experiment, each plot was shown to participants in a random order. </w:t>
      </w:r>
    </w:p>
    <w:p w14:paraId="6BA8AD32" w14:textId="4EA387FB" w:rsidR="0088247A" w:rsidRPr="00A50F08" w:rsidRDefault="0088247A">
      <w:pPr>
        <w:rPr>
          <w:b/>
          <w:bCs/>
          <w:i/>
          <w:iCs/>
        </w:rPr>
      </w:pPr>
      <w:r w:rsidRPr="00A50F08">
        <w:rPr>
          <w:b/>
          <w:bCs/>
          <w:i/>
          <w:iCs/>
        </w:rPr>
        <w:t>Conditions</w:t>
      </w:r>
    </w:p>
    <w:p w14:paraId="149E123F" w14:textId="77777777" w:rsidR="006D13DB" w:rsidRDefault="00A50F08">
      <w:r>
        <w:t xml:space="preserve">Overall, there were four conditions within the study. </w:t>
      </w:r>
      <w:r w:rsidR="006D13DB">
        <w:t xml:space="preserve">Within each condition, the minimum dot size was 12 pixels. A scaling factor of 4 and a constant of .2 was used to produce the size modification in the scatterplots. The standard condition had the minimum dot size for each point with no changes in scale. The linear condition had an equation whereby the residuals were divided by 3.2 and as the residuals got further away from the regression line, the points decreased in size. </w:t>
      </w:r>
    </w:p>
    <w:p w14:paraId="0D2EB419" w14:textId="02B670B1" w:rsidR="006D13DB" w:rsidRDefault="006D13DB" w:rsidP="006D13DB">
      <w:r>
        <w:t>Like Strain et al., (2023), the nonlinear decay transformation was used and described below. Within the transformation, 0.25 was selected as the value of b due to it being used in the study by Strain et al. (2023). Further, r refers to the residual within the plot. Thus, the size level was calculated via this function. Points further away from a residual value of zero were nonlinearly smaller.</w:t>
      </w:r>
    </w:p>
    <w:p w14:paraId="71FFCE47" w14:textId="2109A724" w:rsidR="006D13DB" w:rsidRDefault="006D13DB" w:rsidP="006D13DB">
      <m:oMathPara>
        <m:oMath>
          <m:r>
            <w:rPr>
              <w:rFonts w:ascii="Cambria Math" w:hAnsi="Cambria Math"/>
            </w:rPr>
            <m:t xml:space="preserve">nonlinear alpha =1- </m:t>
          </m:r>
          <m:sSup>
            <m:sSupPr>
              <m:ctrlPr>
                <w:rPr>
                  <w:rFonts w:ascii="Cambria Math" w:hAnsi="Cambria Math"/>
                  <w:i/>
                </w:rPr>
              </m:ctrlPr>
            </m:sSupPr>
            <m:e>
              <m:r>
                <w:rPr>
                  <w:rFonts w:ascii="Cambria Math" w:hAnsi="Cambria Math"/>
                </w:rPr>
                <m:t>b</m:t>
              </m:r>
            </m:e>
            <m:sup>
              <m:r>
                <w:rPr>
                  <w:rFonts w:ascii="Cambria Math" w:hAnsi="Cambria Math"/>
                </w:rPr>
                <m:t>r</m:t>
              </m:r>
            </m:sup>
          </m:sSup>
        </m:oMath>
      </m:oMathPara>
    </w:p>
    <w:p w14:paraId="7E14C183" w14:textId="28DC585E" w:rsidR="006D13DB" w:rsidRDefault="006D13DB">
      <w:r>
        <w:t>The final condition was the inverted nonlinear decay condition. The equation is described below. As the residuals got further away from the regression line, they nonlinearly got larger.</w:t>
      </w:r>
    </w:p>
    <w:p w14:paraId="612B2763" w14:textId="1714FE03" w:rsidR="00A50F08" w:rsidRPr="006D13DB" w:rsidRDefault="006D13DB" w:rsidP="00A50F08">
      <m:oMathPara>
        <m:oMath>
          <m:r>
            <w:rPr>
              <w:rFonts w:ascii="Cambria Math" w:hAnsi="Cambria Math"/>
            </w:rPr>
            <m:t>inverted alpha =</m:t>
          </m:r>
          <m:d>
            <m:dPr>
              <m:ctrlPr>
                <w:rPr>
                  <w:rFonts w:ascii="Cambria Math" w:hAnsi="Cambria Math"/>
                  <w:i/>
                </w:rPr>
              </m:ctrlPr>
            </m:dPr>
            <m:e>
              <m:r>
                <w:rPr>
                  <w:rFonts w:ascii="Cambria Math" w:hAnsi="Cambria Math"/>
                </w:rPr>
                <m:t xml:space="preserve">1+ </m:t>
              </m:r>
              <m:sSup>
                <m:sSupPr>
                  <m:ctrlPr>
                    <w:rPr>
                      <w:rFonts w:ascii="Cambria Math" w:hAnsi="Cambria Math"/>
                      <w:i/>
                    </w:rPr>
                  </m:ctrlPr>
                </m:sSupPr>
                <m:e>
                  <m:r>
                    <w:rPr>
                      <w:rFonts w:ascii="Cambria Math" w:hAnsi="Cambria Math"/>
                    </w:rPr>
                    <m:t>b</m:t>
                  </m:r>
                </m:e>
                <m:sup>
                  <m:r>
                    <w:rPr>
                      <w:rFonts w:ascii="Cambria Math" w:hAnsi="Cambria Math"/>
                    </w:rPr>
                    <m:t>r</m:t>
                  </m:r>
                </m:sup>
              </m:sSup>
            </m:e>
          </m:d>
          <m:r>
            <w:rPr>
              <w:rFonts w:ascii="Cambria Math" w:hAnsi="Cambria Math"/>
            </w:rPr>
            <m:t>-1</m:t>
          </m:r>
        </m:oMath>
      </m:oMathPara>
    </w:p>
    <w:p w14:paraId="52845F7A" w14:textId="5B24F766" w:rsidR="002F286C" w:rsidRPr="00AE159D" w:rsidRDefault="002F286C">
      <w:pPr>
        <w:rPr>
          <w:b/>
          <w:bCs/>
        </w:rPr>
      </w:pPr>
      <w:r w:rsidRPr="00AE159D">
        <w:rPr>
          <w:b/>
          <w:bCs/>
        </w:rPr>
        <w:t>Procedure</w:t>
      </w:r>
    </w:p>
    <w:p w14:paraId="30F11AED" w14:textId="2F40C5ED" w:rsidR="002F286C" w:rsidRDefault="0088247A">
      <w:pPr>
        <w:rPr>
          <w:b/>
          <w:bCs/>
          <w:i/>
          <w:iCs/>
        </w:rPr>
      </w:pPr>
      <w:r w:rsidRPr="00AE159D">
        <w:rPr>
          <w:b/>
          <w:bCs/>
          <w:i/>
          <w:iCs/>
        </w:rPr>
        <w:t>General procedure</w:t>
      </w:r>
    </w:p>
    <w:p w14:paraId="0DF674B8" w14:textId="1525E97C" w:rsidR="0088247A" w:rsidRPr="00742A0C" w:rsidRDefault="00E82149">
      <w:r w:rsidRPr="00742A0C">
        <w:t xml:space="preserve">Once participants were recruited via Prolific, they started the experiment at their convenience. At the start of the experiment, participants were shown a participant information sheet and then provided consent to participate in the study using keyboard key presses. Participants then provided their age and gender identity and completed the subjective graph literacy test and visual threshold tests. Prior to engaging with the stimuli, participants completed the </w:t>
      </w:r>
      <w:proofErr w:type="spellStart"/>
      <w:r w:rsidRPr="00742A0C">
        <w:t>screenScale</w:t>
      </w:r>
      <w:proofErr w:type="spellEnd"/>
      <w:r w:rsidRPr="00742A0C">
        <w:t xml:space="preserve"> test. </w:t>
      </w:r>
      <w:r w:rsidR="0083511A" w:rsidRPr="00742A0C">
        <w:t xml:space="preserve">Participant were then shown instructions and examples of r levels, e.g., .2, .5, .8, and .95. Participants then were </w:t>
      </w:r>
      <w:r w:rsidR="0083511A" w:rsidRPr="00742A0C">
        <w:lastRenderedPageBreak/>
        <w:t xml:space="preserve">shown two practice trials before working through the series of 180 randomly shown plots. Before these plots, a visual mask was shown to participants. Participants used a slider ranging from 0 to 1 to estimate the r value shown in the scatterplot. Throughout the trials, six attention checks were displayed whereby participants were asked to either put the slider to 0 or 1 or ignore the plot. After completing the trials, participants were paid and those who completed two or more attention checks data were exported. Data was then statistically analysed in R.  </w:t>
      </w:r>
    </w:p>
    <w:p w14:paraId="6A157405" w14:textId="10A2F5F2" w:rsidR="0088247A" w:rsidRDefault="0088247A">
      <w:pPr>
        <w:rPr>
          <w:b/>
          <w:bCs/>
          <w:i/>
          <w:iCs/>
        </w:rPr>
      </w:pPr>
      <w:r w:rsidRPr="00AE159D">
        <w:rPr>
          <w:b/>
          <w:bCs/>
          <w:i/>
          <w:iCs/>
        </w:rPr>
        <w:t>Data diagnostics</w:t>
      </w:r>
    </w:p>
    <w:p w14:paraId="6AD8C0B2" w14:textId="02BA937D" w:rsidR="0088247A" w:rsidRPr="00922135" w:rsidRDefault="00F27A09">
      <w:r w:rsidRPr="00742A0C">
        <w:t xml:space="preserve">The predominant method for ensuring the analyses used are relevant to the data will be using assumption tests from the performance package. This will assess things such as homogeneity of variance, normality of residuals, and outliers. </w:t>
      </w:r>
    </w:p>
    <w:p w14:paraId="03AA0E05" w14:textId="6DDC8DDC" w:rsidR="0088247A" w:rsidRPr="00AE159D" w:rsidRDefault="0088247A">
      <w:pPr>
        <w:rPr>
          <w:b/>
          <w:bCs/>
          <w:i/>
          <w:iCs/>
        </w:rPr>
      </w:pPr>
      <w:r w:rsidRPr="00AE159D">
        <w:rPr>
          <w:b/>
          <w:bCs/>
          <w:i/>
          <w:iCs/>
        </w:rPr>
        <w:t>Analytic strategy</w:t>
      </w:r>
    </w:p>
    <w:p w14:paraId="01F81BAD" w14:textId="229BCF75" w:rsidR="00F27A09" w:rsidRDefault="00F27A09">
      <w:r>
        <w:t xml:space="preserve">To test the hypotheses, several statistical analyses will be conducted using the R programming language. To test H1, a linear mixed effect model will be built and tested against a null model. To test H2 and H3, pairwise comparisons will be conducted if H1 is supported. When conducting exploratory model comparisons, models with additional components will be tested against the H1 model via likelihood ratio testing to assess if there is a significant difference. If any of these models are significantly better than the H1 model, pairwise comparisons will be conducted. </w:t>
      </w:r>
    </w:p>
    <w:p w14:paraId="75E77B3F" w14:textId="1AC1AAD8" w:rsidR="00F27A09" w:rsidRDefault="00F27A09">
      <w:r>
        <w:t>To further strengthen the findings of any pairwise comparisons,</w:t>
      </w:r>
      <w:r w:rsidR="007F2FFF">
        <w:t xml:space="preserve"> standardised and unstandardised effect sizes will be reported to provide insight into the magnitude of the effects found </w:t>
      </w:r>
      <w:r w:rsidR="007F2FFF">
        <w:fldChar w:fldCharType="begin"/>
      </w:r>
      <w:r w:rsidR="007F2FFF">
        <w:instrText xml:space="preserve"> ADDIN ZOTERO_ITEM CSL_CITATION {"citationID":"sknN8MjM","properties":{"formattedCitation":"(Cohen, 1990; Kelley &amp; Preacher, 2012)","plainCitation":"(Cohen, 1990; Kelley &amp; Preacher, 2012)","noteIndex":0},"citationItems":[{"id":4911,"uris":["http://zotero.org/users/7306819/items/G2QS5P2W"],"itemData":{"id":4911,"type":"article-journal","abstract":"This is an account of what I have learned (so far) about the application of statistics to psychology and the other sociobiomedical sciences. It includes the principles \"less is more\" (fewer variables, more highly targeted issues, sharp rounding off), \"simple is better\" (graphic representation, unit weighting for linear composites), and \"some things you learn aren't so.\" I have learned to avoid the many misconceptions that surround Fisherian null hypothesis testing. I have also learned the importance of power analysis and the determination of just how big (rather than how statistically significant) are the effects that we study. Finally, I have learned that there is no royal road to statistical induction, that the informed judgment of the investigator is the crucial element in the interpretation of data, and that things take time. (PsycINFO Database Record (c) 2016 APA, all rights reserved)","container-title":"American Psychologist","DOI":"10.1037/0003-066X.45.12.1304","ISSN":"1935-990X","issue":"12","note":"publisher-place: US\npublisher: American Psychological Association","page":"1304-1312","source":"APA PsycNet","title":"Things I have learned (so far)","volume":"45","author":[{"family":"Cohen","given":"Jacob"}],"issued":{"date-parts":[["1990"]]},"citation-key":"cohenThingsHaveLearned1990"}},{"id":4914,"uris":["http://zotero.org/users/7306819/items/8L4BCHH8"],"itemData":{"id":4914,"type":"article-journal","abstract":"The call for researchers to report and interpret effect sizes and their corresponding confidence intervals has never been stronger. However, there is confusion in the literature on the definition of effect size, and consequently the term is used inconsistently. We propose a definition for effect size, discuss 3 facets of effect size (dimension, measure/index, and value), outline 10 corollaries that follow from our definition, and review ideal qualities of effect sizes. Our definition of effect size is general and subsumes many existing definitions of effect size. We define effect size as a quantitative reflection of the magnitude of some phenomenon that is used for the purpose of addressing a question of interest. Our definition of effect size is purposely more inclusive than the way many have defined and conceptualized effect size, and it is unique with regard to linking effect size to a question of interest. Additionally, we review some important developments in the effect size literature and discuss the importance of accompanying an effect size with an interval estimate that acknowledges the uncertainty with which the population value of the effect size has been estimated. We hope that this article will facilitate discussion and improve the practice of reporting and interpreting effect sizes.","container-title":"Psychological Methods","DOI":"10.1037/a0028086","ISSN":"1939-1463, 1082-989X","issue":"2","journalAbbreviation":"Psychological Methods","language":"en","page":"137-152","source":"Semantic Scholar","title":"On effect size.","volume":"17","author":[{"family":"Kelley","given":"Ken"},{"family":"Preacher","given":"Kristopher J."}],"issued":{"date-parts":[["2012"]]},"citation-key":"kelleyEffectSize2012"}}],"schema":"https://github.com/citation-style-language/schema/raw/master/csl-citation.json"} </w:instrText>
      </w:r>
      <w:r w:rsidR="007F2FFF">
        <w:fldChar w:fldCharType="separate"/>
      </w:r>
      <w:r w:rsidR="007F2FFF" w:rsidRPr="007F2FFF">
        <w:rPr>
          <w:rFonts w:ascii="Calibri" w:hAnsi="Calibri" w:cs="Calibri"/>
        </w:rPr>
        <w:t>(Cohen, 1990; Kelley &amp; Preacher, 2012)</w:t>
      </w:r>
      <w:r w:rsidR="007F2FFF">
        <w:fldChar w:fldCharType="end"/>
      </w:r>
      <w:r w:rsidR="007F2FFF">
        <w:t>. For instance, the standardised effect size of</w:t>
      </w:r>
      <w:r>
        <w:t xml:space="preserve"> Cohen’s d </w:t>
      </w:r>
      <w:r w:rsidR="00742A0C">
        <w:t>will be reported</w:t>
      </w:r>
      <w:r>
        <w:t xml:space="preserve">. Further, </w:t>
      </w:r>
      <w:r w:rsidR="007F2FFF">
        <w:t>differences between groups will be reported as a proxy for an unstandardised effect size. Moreover, i</w:t>
      </w:r>
      <w:r>
        <w:t>f pairwise comparisons are conducted, family-wise error protection, e.g., Tukey, will be implemented to lower the risk of type I errors.</w:t>
      </w:r>
    </w:p>
    <w:p w14:paraId="0A5C045C" w14:textId="3956A961" w:rsidR="00DA023D" w:rsidRDefault="00BB3D47" w:rsidP="00BB3D47">
      <w:pPr>
        <w:jc w:val="center"/>
        <w:rPr>
          <w:b/>
          <w:bCs/>
        </w:rPr>
      </w:pPr>
      <w:r w:rsidRPr="00BB3D47">
        <w:rPr>
          <w:b/>
          <w:bCs/>
        </w:rPr>
        <w:t>Results</w:t>
      </w:r>
    </w:p>
    <w:p w14:paraId="50EC230F" w14:textId="12C3EF5F" w:rsidR="0036524D" w:rsidRDefault="0036524D" w:rsidP="00BB3D47">
      <w:pPr>
        <w:rPr>
          <w:b/>
          <w:bCs/>
        </w:rPr>
      </w:pPr>
      <w:r>
        <w:rPr>
          <w:b/>
          <w:bCs/>
        </w:rPr>
        <w:t>Participant Flow</w:t>
      </w:r>
    </w:p>
    <w:p w14:paraId="4E7E41CD" w14:textId="7BC708D4" w:rsidR="00AD7394" w:rsidRDefault="0036524D" w:rsidP="00BB3D47">
      <w:pPr>
        <w:rPr>
          <w:b/>
          <w:bCs/>
        </w:rPr>
      </w:pPr>
      <w:r>
        <w:rPr>
          <w:b/>
          <w:bCs/>
        </w:rPr>
        <w:t>Individual differences</w:t>
      </w:r>
    </w:p>
    <w:p w14:paraId="3D845763" w14:textId="5F3B6B95" w:rsidR="005E5D5C" w:rsidRPr="005E5D5C" w:rsidRDefault="005E5D5C" w:rsidP="00BB3D47">
      <w:pPr>
        <w:rPr>
          <w:b/>
          <w:bCs/>
          <w:i/>
          <w:iCs/>
        </w:rPr>
      </w:pPr>
      <w:r w:rsidRPr="005E5D5C">
        <w:rPr>
          <w:b/>
          <w:bCs/>
          <w:i/>
          <w:iCs/>
        </w:rPr>
        <w:t>Age and gender</w:t>
      </w:r>
    </w:p>
    <w:p w14:paraId="49562F1E" w14:textId="13945B6E" w:rsidR="00A02E03" w:rsidRPr="005E5D5C" w:rsidRDefault="00A02E03" w:rsidP="00BB3D47">
      <w:pPr>
        <w:rPr>
          <w:b/>
          <w:bCs/>
          <w:i/>
          <w:iCs/>
        </w:rPr>
      </w:pPr>
      <w:r w:rsidRPr="005E5D5C">
        <w:rPr>
          <w:b/>
          <w:bCs/>
          <w:i/>
          <w:iCs/>
        </w:rPr>
        <w:t>Correlation estimates</w:t>
      </w:r>
    </w:p>
    <w:p w14:paraId="020591FE" w14:textId="315C66D8" w:rsidR="00A02E03" w:rsidRPr="00F92531" w:rsidRDefault="00A02E03" w:rsidP="00BB3D47">
      <w:r w:rsidRPr="00F92531">
        <w:t>As prior literature has suggested systematic under-or-overestimations in correlation perception, we assessed participants correlation estimates by condition and strength of correlation.</w:t>
      </w:r>
      <w:r w:rsidR="00F92531" w:rsidRPr="00F92531">
        <w:t xml:space="preserve"> This was calculated using the non-absolute measure of the r values</w:t>
      </w:r>
      <w:r w:rsidR="006906F9">
        <w:t xml:space="preserve"> whereby objective r – participant estimate</w:t>
      </w:r>
      <w:r w:rsidR="00F92531" w:rsidRPr="00F92531">
        <w:t>.</w:t>
      </w:r>
      <w:r w:rsidRPr="00F92531">
        <w:t xml:space="preserve"> Means and confidence intervals for all condition estimates were </w:t>
      </w:r>
      <w:r w:rsidR="006906F9">
        <w:t>positive meaning that across conditions participants systematically underestimated the r levels</w:t>
      </w:r>
      <w:r w:rsidRPr="00F92531">
        <w:t>. Importantly, correlation estimate</w:t>
      </w:r>
      <w:r w:rsidR="005E5D5C" w:rsidRPr="00F92531">
        <w:t xml:space="preserve"> means</w:t>
      </w:r>
      <w:r w:rsidRPr="00F92531">
        <w:t xml:space="preserve"> </w:t>
      </w:r>
      <w:r w:rsidR="005E5D5C" w:rsidRPr="00F92531">
        <w:t>in the weak correlation category (.2 to .4) were negative</w:t>
      </w:r>
      <w:r w:rsidR="00F92531" w:rsidRPr="00F92531">
        <w:t xml:space="preserve"> whereas they were positive in the moderate and strong categories</w:t>
      </w:r>
      <w:r w:rsidR="005E5D5C" w:rsidRPr="00F92531">
        <w:t>.</w:t>
      </w:r>
      <w:r w:rsidR="006906F9">
        <w:t xml:space="preserve"> This means that participants systematically overestimated correlations at weak levels whereas they underestimated correlations at moderate to strong levels.</w:t>
      </w:r>
      <w:r w:rsidRPr="00F92531">
        <w:t xml:space="preserve"> Thus, this study did support some prior findings of a systematic underestimation</w:t>
      </w:r>
      <w:r w:rsidR="005E5D5C" w:rsidRPr="00F92531">
        <w:t xml:space="preserve"> </w:t>
      </w:r>
      <w:r w:rsidR="006906F9">
        <w:t>overall. However, ADDDDDDD</w:t>
      </w:r>
      <w:r w:rsidRPr="00F92531">
        <w:t xml:space="preserve"> (See Table 1).</w:t>
      </w:r>
    </w:p>
    <w:p w14:paraId="506E1FED" w14:textId="77777777" w:rsidR="0036524D" w:rsidRDefault="0036524D">
      <w:pPr>
        <w:rPr>
          <w:b/>
          <w:bCs/>
        </w:rPr>
      </w:pPr>
      <w:r w:rsidRPr="0036524D">
        <w:rPr>
          <w:b/>
          <w:bCs/>
        </w:rPr>
        <w:t>Hypothesis 1</w:t>
      </w:r>
      <w:r>
        <w:rPr>
          <w:b/>
          <w:bCs/>
        </w:rPr>
        <w:t xml:space="preserve"> </w:t>
      </w:r>
    </w:p>
    <w:p w14:paraId="4D195CCB" w14:textId="516F4E9E" w:rsidR="00AD7394" w:rsidRPr="00F92531" w:rsidRDefault="00AD7394">
      <w:r w:rsidRPr="00F92531">
        <w:t xml:space="preserve">A linear mixed model was built to determine whether a model containing the IV of size would be significantly better at explaining the DV than a null model without size. The </w:t>
      </w:r>
      <w:proofErr w:type="spellStart"/>
      <w:r w:rsidRPr="00F92531">
        <w:t>buildmer</w:t>
      </w:r>
      <w:proofErr w:type="spellEnd"/>
      <w:r w:rsidRPr="00F92531">
        <w:t xml:space="preserve"> package was </w:t>
      </w:r>
      <w:r w:rsidRPr="00F92531">
        <w:lastRenderedPageBreak/>
        <w:t xml:space="preserve">used to assess the most complex stable model from the most complex model of response ~ condition + (1 + condition | item) + (1 + condition | participant). Overall, the final model that fit the data including condition and random </w:t>
      </w:r>
      <w:r w:rsidR="007B6351" w:rsidRPr="00F92531">
        <w:t>intercepts</w:t>
      </w:r>
      <w:r w:rsidRPr="00F92531">
        <w:t xml:space="preserve"> </w:t>
      </w:r>
      <w:r w:rsidR="007B6351" w:rsidRPr="00F92531">
        <w:t>for</w:t>
      </w:r>
      <w:r w:rsidRPr="00F92531">
        <w:t xml:space="preserve"> participant and item. The performance package revealed that the model met the assumptions (See figure x). </w:t>
      </w:r>
    </w:p>
    <w:p w14:paraId="1D93453B" w14:textId="2E3C635B" w:rsidR="00AD7394" w:rsidRPr="00F92531" w:rsidRDefault="00AD7394">
      <w:r w:rsidRPr="00F92531">
        <w:t>A likelihood ratio test was conducted; the full model was significantly better at explaining the DV than the null model, X2 (3</w:t>
      </w:r>
      <w:proofErr w:type="gramStart"/>
      <w:r w:rsidRPr="00F92531">
        <w:t>)  =</w:t>
      </w:r>
      <w:proofErr w:type="gramEnd"/>
      <w:r w:rsidRPr="00F92531">
        <w:t xml:space="preserve"> 1373.4, p &lt; .001.  Thus, the effect of size was deemed to be significant.</w:t>
      </w:r>
    </w:p>
    <w:p w14:paraId="6E7AE3F5" w14:textId="2DAB634D" w:rsidR="00DA023D" w:rsidRPr="0036524D" w:rsidRDefault="0036524D">
      <w:pPr>
        <w:rPr>
          <w:b/>
          <w:bCs/>
        </w:rPr>
      </w:pPr>
      <w:r>
        <w:rPr>
          <w:b/>
          <w:bCs/>
        </w:rPr>
        <w:t>Hypothesis 2</w:t>
      </w:r>
      <w:r w:rsidR="00E54FB6">
        <w:rPr>
          <w:b/>
          <w:bCs/>
        </w:rPr>
        <w:t xml:space="preserve"> and 3</w:t>
      </w:r>
    </w:p>
    <w:p w14:paraId="12F775FF" w14:textId="0A1548A4" w:rsidR="008248E3" w:rsidRDefault="007B6351">
      <w:r>
        <w:t xml:space="preserve">To examine </w:t>
      </w:r>
      <w:r w:rsidR="00E54FB6">
        <w:t>hypotheses 2 and 3</w:t>
      </w:r>
      <w:r>
        <w:t xml:space="preserve">, </w:t>
      </w:r>
      <w:r w:rsidR="00E54FB6">
        <w:t xml:space="preserve">Tukey-corrected </w:t>
      </w:r>
      <w:proofErr w:type="spellStart"/>
      <w:r>
        <w:t>posthoc</w:t>
      </w:r>
      <w:proofErr w:type="spellEnd"/>
      <w:r>
        <w:t xml:space="preserve"> tests were conducted</w:t>
      </w:r>
      <w:r w:rsidR="00E54FB6">
        <w:t xml:space="preserve"> on the final model</w:t>
      </w:r>
      <w:r>
        <w:t xml:space="preserve"> using the </w:t>
      </w:r>
      <w:proofErr w:type="spellStart"/>
      <w:r>
        <w:t>emmeans</w:t>
      </w:r>
      <w:proofErr w:type="spellEnd"/>
      <w:r>
        <w:t xml:space="preserve"> package. </w:t>
      </w:r>
      <w:r w:rsidR="00E54FB6">
        <w:t>The marginal means suggested that nonlinear decay had the lowest error rate</w:t>
      </w:r>
      <w:r w:rsidR="00044069">
        <w:t xml:space="preserve">, M = </w:t>
      </w:r>
      <w:r w:rsidR="00E54FB6">
        <w:t>0.137</w:t>
      </w:r>
      <w:r w:rsidR="00044069">
        <w:t xml:space="preserve">, 95% confidence interval [0.124, 0.152], </w:t>
      </w:r>
      <w:r w:rsidR="00E54FB6">
        <w:t xml:space="preserve">followed by </w:t>
      </w:r>
      <w:r w:rsidR="00044069">
        <w:t xml:space="preserve">the </w:t>
      </w:r>
      <w:r w:rsidR="00E54FB6">
        <w:t>linear</w:t>
      </w:r>
      <w:r w:rsidR="00044069">
        <w:t xml:space="preserve"> condition,</w:t>
      </w:r>
      <w:r w:rsidR="00E54FB6">
        <w:t xml:space="preserve"> </w:t>
      </w:r>
      <w:r w:rsidR="00044069">
        <w:t xml:space="preserve">M = </w:t>
      </w:r>
      <w:r w:rsidR="00E54FB6">
        <w:t>0.147</w:t>
      </w:r>
      <w:r w:rsidR="00044069">
        <w:t>, 95% CI [0.133, 0.162]</w:t>
      </w:r>
      <w:r w:rsidR="00E54FB6">
        <w:t xml:space="preserve">, </w:t>
      </w:r>
      <w:r w:rsidR="00044069">
        <w:t xml:space="preserve">then the </w:t>
      </w:r>
      <w:r w:rsidR="00E54FB6">
        <w:t>inverted</w:t>
      </w:r>
      <w:r w:rsidR="00044069">
        <w:t xml:space="preserve"> </w:t>
      </w:r>
      <w:proofErr w:type="gramStart"/>
      <w:r w:rsidR="00044069">
        <w:t xml:space="preserve">condition, </w:t>
      </w:r>
      <w:r w:rsidR="00E54FB6">
        <w:t xml:space="preserve"> </w:t>
      </w:r>
      <w:r w:rsidR="00044069">
        <w:t>M</w:t>
      </w:r>
      <w:proofErr w:type="gramEnd"/>
      <w:r w:rsidR="00044069">
        <w:t xml:space="preserve"> = </w:t>
      </w:r>
      <w:r w:rsidR="00E54FB6">
        <w:t>0.19</w:t>
      </w:r>
      <w:r w:rsidR="00044069">
        <w:t>3</w:t>
      </w:r>
      <w:r w:rsidR="00E54FB6">
        <w:t>,</w:t>
      </w:r>
      <w:r w:rsidR="00044069">
        <w:t xml:space="preserve"> 95% CI [0.179, 0.208]</w:t>
      </w:r>
      <w:r w:rsidR="00E54FB6">
        <w:t xml:space="preserve"> and finally </w:t>
      </w:r>
      <w:r w:rsidR="00044069">
        <w:t xml:space="preserve">the </w:t>
      </w:r>
      <w:r w:rsidR="00E54FB6">
        <w:t>standard</w:t>
      </w:r>
      <w:r w:rsidR="00044069">
        <w:t xml:space="preserve"> condition, M = </w:t>
      </w:r>
      <w:r w:rsidR="00E54FB6">
        <w:t xml:space="preserve"> 0.206</w:t>
      </w:r>
      <w:r w:rsidR="00044069">
        <w:t>, 95% CI [0.190, 0.219]</w:t>
      </w:r>
      <w:r w:rsidR="00E54FB6">
        <w:t xml:space="preserve">. </w:t>
      </w:r>
      <w:proofErr w:type="spellStart"/>
      <w:r w:rsidR="00E54FB6">
        <w:t>Posthoc</w:t>
      </w:r>
      <w:proofErr w:type="spellEnd"/>
      <w:r w:rsidR="00E54FB6">
        <w:t xml:space="preserve"> tests demonstrated that each comparison was significant.</w:t>
      </w:r>
      <w:r w:rsidR="008248E3">
        <w:t xml:space="preserve"> See table X for all </w:t>
      </w:r>
      <w:proofErr w:type="spellStart"/>
      <w:r w:rsidR="008248E3">
        <w:t>posthoc</w:t>
      </w:r>
      <w:proofErr w:type="spellEnd"/>
      <w:r w:rsidR="008248E3">
        <w:t xml:space="preserve"> tests, z-scores, p-values, and </w:t>
      </w:r>
      <w:proofErr w:type="spellStart"/>
      <w:r w:rsidR="008248E3">
        <w:t>cohen’s</w:t>
      </w:r>
      <w:proofErr w:type="spellEnd"/>
      <w:r w:rsidR="008248E3">
        <w:t xml:space="preserve"> d effect sizes all computed using the </w:t>
      </w:r>
      <w:proofErr w:type="spellStart"/>
      <w:r w:rsidR="008248E3">
        <w:t>emmeans</w:t>
      </w:r>
      <w:proofErr w:type="spellEnd"/>
      <w:r w:rsidR="008248E3">
        <w:t xml:space="preserve"> package.</w:t>
      </w:r>
    </w:p>
    <w:p w14:paraId="37D2BBB7"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contrast              estimate      </w:t>
      </w:r>
      <w:proofErr w:type="gramStart"/>
      <w:r>
        <w:rPr>
          <w:rStyle w:val="gnd-iwgdh3b"/>
          <w:rFonts w:ascii="Lucida Console" w:hAnsi="Lucida Console"/>
          <w:color w:val="F8F8F2"/>
          <w:bdr w:val="none" w:sz="0" w:space="0" w:color="auto" w:frame="1"/>
        </w:rPr>
        <w:t xml:space="preserve">SE  </w:t>
      </w:r>
      <w:proofErr w:type="spellStart"/>
      <w:r>
        <w:rPr>
          <w:rStyle w:val="gnd-iwgdh3b"/>
          <w:rFonts w:ascii="Lucida Console" w:hAnsi="Lucida Console"/>
          <w:color w:val="F8F8F2"/>
          <w:bdr w:val="none" w:sz="0" w:space="0" w:color="auto" w:frame="1"/>
        </w:rPr>
        <w:t>df</w:t>
      </w:r>
      <w:proofErr w:type="spellEnd"/>
      <w:proofErr w:type="gramEnd"/>
      <w:r>
        <w:rPr>
          <w:rStyle w:val="gnd-iwgdh3b"/>
          <w:rFonts w:ascii="Lucida Console" w:hAnsi="Lucida Console"/>
          <w:color w:val="F8F8F2"/>
          <w:bdr w:val="none" w:sz="0" w:space="0" w:color="auto" w:frame="1"/>
        </w:rPr>
        <w:t xml:space="preserve"> </w:t>
      </w:r>
      <w:proofErr w:type="spellStart"/>
      <w:r>
        <w:rPr>
          <w:rStyle w:val="gnd-iwgdh3b"/>
          <w:rFonts w:ascii="Lucida Console" w:hAnsi="Lucida Console"/>
          <w:color w:val="F8F8F2"/>
          <w:bdr w:val="none" w:sz="0" w:space="0" w:color="auto" w:frame="1"/>
        </w:rPr>
        <w:t>z.ratio</w:t>
      </w:r>
      <w:proofErr w:type="spellEnd"/>
      <w:r>
        <w:rPr>
          <w:rStyle w:val="gnd-iwgdh3b"/>
          <w:rFonts w:ascii="Lucida Console" w:hAnsi="Lucida Console"/>
          <w:color w:val="F8F8F2"/>
          <w:bdr w:val="none" w:sz="0" w:space="0" w:color="auto" w:frame="1"/>
        </w:rPr>
        <w:t xml:space="preserve"> </w:t>
      </w:r>
      <w:proofErr w:type="spellStart"/>
      <w:r>
        <w:rPr>
          <w:rStyle w:val="gnd-iwgdh3b"/>
          <w:rFonts w:ascii="Lucida Console" w:hAnsi="Lucida Console"/>
          <w:color w:val="F8F8F2"/>
          <w:bdr w:val="none" w:sz="0" w:space="0" w:color="auto" w:frame="1"/>
        </w:rPr>
        <w:t>p.value</w:t>
      </w:r>
      <w:proofErr w:type="spellEnd"/>
    </w:p>
    <w:p w14:paraId="2A78358C"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linear      0.04574 0.00221 </w:t>
      </w:r>
      <w:proofErr w:type="gramStart"/>
      <w:r>
        <w:rPr>
          <w:rStyle w:val="gnd-iwgdh3b"/>
          <w:rFonts w:ascii="Lucida Console" w:hAnsi="Lucida Console"/>
          <w:color w:val="F8F8F2"/>
          <w:bdr w:val="none" w:sz="0" w:space="0" w:color="auto" w:frame="1"/>
        </w:rPr>
        <w:t>Inf  20.730</w:t>
      </w:r>
      <w:proofErr w:type="gramEnd"/>
      <w:r>
        <w:rPr>
          <w:rStyle w:val="gnd-iwgdh3b"/>
          <w:rFonts w:ascii="Lucida Console" w:hAnsi="Lucida Console"/>
          <w:color w:val="F8F8F2"/>
          <w:bdr w:val="none" w:sz="0" w:space="0" w:color="auto" w:frame="1"/>
        </w:rPr>
        <w:t xml:space="preserve">  &lt;.0001</w:t>
      </w:r>
    </w:p>
    <w:p w14:paraId="60AAFC12"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w:t>
      </w:r>
      <w:proofErr w:type="spellStart"/>
      <w:r>
        <w:rPr>
          <w:rStyle w:val="gnd-iwgdh3b"/>
          <w:rFonts w:ascii="Lucida Console" w:hAnsi="Lucida Console"/>
          <w:color w:val="F8F8F2"/>
          <w:bdr w:val="none" w:sz="0" w:space="0" w:color="auto" w:frame="1"/>
        </w:rPr>
        <w:t>non_</w:t>
      </w:r>
      <w:proofErr w:type="gramStart"/>
      <w:r>
        <w:rPr>
          <w:rStyle w:val="gnd-iwgdh3b"/>
          <w:rFonts w:ascii="Lucida Console" w:hAnsi="Lucida Console"/>
          <w:color w:val="F8F8F2"/>
          <w:bdr w:val="none" w:sz="0" w:space="0" w:color="auto" w:frame="1"/>
        </w:rPr>
        <w:t>linear</w:t>
      </w:r>
      <w:proofErr w:type="spellEnd"/>
      <w:r>
        <w:rPr>
          <w:rStyle w:val="gnd-iwgdh3b"/>
          <w:rFonts w:ascii="Lucida Console" w:hAnsi="Lucida Console"/>
          <w:color w:val="F8F8F2"/>
          <w:bdr w:val="none" w:sz="0" w:space="0" w:color="auto" w:frame="1"/>
        </w:rPr>
        <w:t xml:space="preserve">  0.05529</w:t>
      </w:r>
      <w:proofErr w:type="gramEnd"/>
      <w:r>
        <w:rPr>
          <w:rStyle w:val="gnd-iwgdh3b"/>
          <w:rFonts w:ascii="Lucida Console" w:hAnsi="Lucida Console"/>
          <w:color w:val="F8F8F2"/>
          <w:bdr w:val="none" w:sz="0" w:space="0" w:color="auto" w:frame="1"/>
        </w:rPr>
        <w:t xml:space="preserve"> 0.00221 Inf  25.064  &lt;.0001</w:t>
      </w:r>
    </w:p>
    <w:p w14:paraId="1A9531EE"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standard   -0.01147 0.00221 </w:t>
      </w:r>
      <w:proofErr w:type="gramStart"/>
      <w:r>
        <w:rPr>
          <w:rStyle w:val="gnd-iwgdh3b"/>
          <w:rFonts w:ascii="Lucida Console" w:hAnsi="Lucida Console"/>
          <w:color w:val="F8F8F2"/>
          <w:bdr w:val="none" w:sz="0" w:space="0" w:color="auto" w:frame="1"/>
        </w:rPr>
        <w:t>Inf  -</w:t>
      </w:r>
      <w:proofErr w:type="gramEnd"/>
      <w:r>
        <w:rPr>
          <w:rStyle w:val="gnd-iwgdh3b"/>
          <w:rFonts w:ascii="Lucida Console" w:hAnsi="Lucida Console"/>
          <w:color w:val="F8F8F2"/>
          <w:bdr w:val="none" w:sz="0" w:space="0" w:color="auto" w:frame="1"/>
        </w:rPr>
        <w:t>5.197  &lt;.0001</w:t>
      </w:r>
    </w:p>
    <w:p w14:paraId="68A946CF"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 </w:t>
      </w:r>
      <w:proofErr w:type="spellStart"/>
      <w:r>
        <w:rPr>
          <w:rStyle w:val="gnd-iwgdh3b"/>
          <w:rFonts w:ascii="Lucida Console" w:hAnsi="Lucida Console"/>
          <w:color w:val="F8F8F2"/>
          <w:bdr w:val="none" w:sz="0" w:space="0" w:color="auto" w:frame="1"/>
        </w:rPr>
        <w:t>non_linear</w:t>
      </w:r>
      <w:proofErr w:type="spellEnd"/>
      <w:r>
        <w:rPr>
          <w:rStyle w:val="gnd-iwgdh3b"/>
          <w:rFonts w:ascii="Lucida Console" w:hAnsi="Lucida Console"/>
          <w:color w:val="F8F8F2"/>
          <w:bdr w:val="none" w:sz="0" w:space="0" w:color="auto" w:frame="1"/>
        </w:rPr>
        <w:t xml:space="preserve">    0.00955 0.00219 Inf   </w:t>
      </w:r>
      <w:proofErr w:type="gramStart"/>
      <w:r>
        <w:rPr>
          <w:rStyle w:val="gnd-iwgdh3b"/>
          <w:rFonts w:ascii="Lucida Console" w:hAnsi="Lucida Console"/>
          <w:color w:val="F8F8F2"/>
          <w:bdr w:val="none" w:sz="0" w:space="0" w:color="auto" w:frame="1"/>
        </w:rPr>
        <w:t>4.357  0.0001</w:t>
      </w:r>
      <w:proofErr w:type="gramEnd"/>
    </w:p>
    <w:p w14:paraId="410E5AC0"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 standard     -0.05721 0.00220 Inf -26.</w:t>
      </w:r>
      <w:proofErr w:type="gramStart"/>
      <w:r>
        <w:rPr>
          <w:rStyle w:val="gnd-iwgdh3b"/>
          <w:rFonts w:ascii="Lucida Console" w:hAnsi="Lucida Console"/>
          <w:color w:val="F8F8F2"/>
          <w:bdr w:val="none" w:sz="0" w:space="0" w:color="auto" w:frame="1"/>
        </w:rPr>
        <w:t>041  &lt;</w:t>
      </w:r>
      <w:proofErr w:type="gramEnd"/>
      <w:r>
        <w:rPr>
          <w:rStyle w:val="gnd-iwgdh3b"/>
          <w:rFonts w:ascii="Lucida Console" w:hAnsi="Lucida Console"/>
          <w:color w:val="F8F8F2"/>
          <w:bdr w:val="none" w:sz="0" w:space="0" w:color="auto" w:frame="1"/>
        </w:rPr>
        <w:t>.0001</w:t>
      </w:r>
    </w:p>
    <w:p w14:paraId="5EBC52A3" w14:textId="77777777" w:rsidR="006F26AD" w:rsidRDefault="006F26AD" w:rsidP="006F26AD">
      <w:pPr>
        <w:pStyle w:val="HTMLPreformatted"/>
        <w:shd w:val="clear" w:color="auto" w:fill="282A36"/>
        <w:wordWrap w:val="0"/>
        <w:rPr>
          <w:rFonts w:ascii="Lucida Console" w:hAnsi="Lucida Console"/>
          <w:color w:val="F8F8F2"/>
        </w:rPr>
      </w:pPr>
      <w:r>
        <w:rPr>
          <w:rStyle w:val="gnd-iwgdh3b"/>
          <w:rFonts w:ascii="Lucida Console" w:hAnsi="Lucida Console"/>
          <w:color w:val="F8F8F2"/>
          <w:bdr w:val="none" w:sz="0" w:space="0" w:color="auto" w:frame="1"/>
        </w:rPr>
        <w:t xml:space="preserve"> </w:t>
      </w:r>
      <w:proofErr w:type="spellStart"/>
      <w:r>
        <w:rPr>
          <w:rStyle w:val="gnd-iwgdh3b"/>
          <w:rFonts w:ascii="Lucida Console" w:hAnsi="Lucida Console"/>
          <w:color w:val="F8F8F2"/>
          <w:bdr w:val="none" w:sz="0" w:space="0" w:color="auto" w:frame="1"/>
        </w:rPr>
        <w:t>non_linear</w:t>
      </w:r>
      <w:proofErr w:type="spellEnd"/>
      <w:r>
        <w:rPr>
          <w:rStyle w:val="gnd-iwgdh3b"/>
          <w:rFonts w:ascii="Lucida Console" w:hAnsi="Lucida Console"/>
          <w:color w:val="F8F8F2"/>
          <w:bdr w:val="none" w:sz="0" w:space="0" w:color="auto" w:frame="1"/>
        </w:rPr>
        <w:t xml:space="preserve"> - standard -0.06676 0.00220 Inf -30.</w:t>
      </w:r>
      <w:proofErr w:type="gramStart"/>
      <w:r>
        <w:rPr>
          <w:rStyle w:val="gnd-iwgdh3b"/>
          <w:rFonts w:ascii="Lucida Console" w:hAnsi="Lucida Console"/>
          <w:color w:val="F8F8F2"/>
          <w:bdr w:val="none" w:sz="0" w:space="0" w:color="auto" w:frame="1"/>
        </w:rPr>
        <w:t>396  &lt;</w:t>
      </w:r>
      <w:proofErr w:type="gramEnd"/>
      <w:r>
        <w:rPr>
          <w:rStyle w:val="gnd-iwgdh3b"/>
          <w:rFonts w:ascii="Lucida Console" w:hAnsi="Lucida Console"/>
          <w:color w:val="F8F8F2"/>
          <w:bdr w:val="none" w:sz="0" w:space="0" w:color="auto" w:frame="1"/>
        </w:rPr>
        <w:t>.0001</w:t>
      </w:r>
    </w:p>
    <w:p w14:paraId="1DE219F3" w14:textId="77777777" w:rsidR="006F26AD" w:rsidRDefault="006F26AD"/>
    <w:p w14:paraId="66859E68"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contrast                </w:t>
      </w:r>
      <w:proofErr w:type="spellStart"/>
      <w:proofErr w:type="gramStart"/>
      <w:r>
        <w:rPr>
          <w:rStyle w:val="gnd-iwgdh3b"/>
          <w:rFonts w:ascii="Lucida Console" w:hAnsi="Lucida Console"/>
          <w:color w:val="F8F8F2"/>
          <w:bdr w:val="none" w:sz="0" w:space="0" w:color="auto" w:frame="1"/>
        </w:rPr>
        <w:t>effect.size</w:t>
      </w:r>
      <w:proofErr w:type="spellEnd"/>
      <w:proofErr w:type="gramEnd"/>
      <w:r>
        <w:rPr>
          <w:rStyle w:val="gnd-iwgdh3b"/>
          <w:rFonts w:ascii="Lucida Console" w:hAnsi="Lucida Console"/>
          <w:color w:val="F8F8F2"/>
          <w:bdr w:val="none" w:sz="0" w:space="0" w:color="auto" w:frame="1"/>
        </w:rPr>
        <w:t xml:space="preserve">     SE     </w:t>
      </w:r>
      <w:proofErr w:type="spellStart"/>
      <w:r>
        <w:rPr>
          <w:rStyle w:val="gnd-iwgdh3b"/>
          <w:rFonts w:ascii="Lucida Console" w:hAnsi="Lucida Console"/>
          <w:color w:val="F8F8F2"/>
          <w:bdr w:val="none" w:sz="0" w:space="0" w:color="auto" w:frame="1"/>
        </w:rPr>
        <w:t>df</w:t>
      </w:r>
      <w:proofErr w:type="spellEnd"/>
      <w:r>
        <w:rPr>
          <w:rStyle w:val="gnd-iwgdh3b"/>
          <w:rFonts w:ascii="Lucida Console" w:hAnsi="Lucida Console"/>
          <w:color w:val="F8F8F2"/>
          <w:bdr w:val="none" w:sz="0" w:space="0" w:color="auto" w:frame="1"/>
        </w:rPr>
        <w:t xml:space="preserve"> lower.CL upper.CL</w:t>
      </w:r>
    </w:p>
    <w:p w14:paraId="2F1AE92E"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w:t>
      </w:r>
      <w:proofErr w:type="gramStart"/>
      <w:r>
        <w:rPr>
          <w:rStyle w:val="gnd-iwgdh3b"/>
          <w:rFonts w:ascii="Lucida Console" w:hAnsi="Lucida Console"/>
          <w:color w:val="F8F8F2"/>
          <w:bdr w:val="none" w:sz="0" w:space="0" w:color="auto" w:frame="1"/>
        </w:rPr>
        <w:t xml:space="preserve">linear)   </w:t>
      </w:r>
      <w:proofErr w:type="gramEnd"/>
      <w:r>
        <w:rPr>
          <w:rStyle w:val="gnd-iwgdh3b"/>
          <w:rFonts w:ascii="Lucida Console" w:hAnsi="Lucida Console"/>
          <w:color w:val="F8F8F2"/>
          <w:bdr w:val="none" w:sz="0" w:space="0" w:color="auto" w:frame="1"/>
        </w:rPr>
        <w:t xml:space="preserve">       0.3558 0.0172 191219   0.3221   0.3896</w:t>
      </w:r>
    </w:p>
    <w:p w14:paraId="367044AE"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w:t>
      </w:r>
      <w:proofErr w:type="spellStart"/>
      <w:r>
        <w:rPr>
          <w:rStyle w:val="gnd-iwgdh3b"/>
          <w:rFonts w:ascii="Lucida Console" w:hAnsi="Lucida Console"/>
          <w:color w:val="F8F8F2"/>
          <w:bdr w:val="none" w:sz="0" w:space="0" w:color="auto" w:frame="1"/>
        </w:rPr>
        <w:t>non_</w:t>
      </w:r>
      <w:proofErr w:type="gramStart"/>
      <w:r>
        <w:rPr>
          <w:rStyle w:val="gnd-iwgdh3b"/>
          <w:rFonts w:ascii="Lucida Console" w:hAnsi="Lucida Console"/>
          <w:color w:val="F8F8F2"/>
          <w:bdr w:val="none" w:sz="0" w:space="0" w:color="auto" w:frame="1"/>
        </w:rPr>
        <w:t>linear</w:t>
      </w:r>
      <w:proofErr w:type="spellEnd"/>
      <w:r>
        <w:rPr>
          <w:rStyle w:val="gnd-iwgdh3b"/>
          <w:rFonts w:ascii="Lucida Console" w:hAnsi="Lucida Console"/>
          <w:color w:val="F8F8F2"/>
          <w:bdr w:val="none" w:sz="0" w:space="0" w:color="auto" w:frame="1"/>
        </w:rPr>
        <w:t xml:space="preserve">)   </w:t>
      </w:r>
      <w:proofErr w:type="gramEnd"/>
      <w:r>
        <w:rPr>
          <w:rStyle w:val="gnd-iwgdh3b"/>
          <w:rFonts w:ascii="Lucida Console" w:hAnsi="Lucida Console"/>
          <w:color w:val="F8F8F2"/>
          <w:bdr w:val="none" w:sz="0" w:space="0" w:color="auto" w:frame="1"/>
        </w:rPr>
        <w:t xml:space="preserve">   0.4302 0.0173 196555   0.3963   0.4640</w:t>
      </w:r>
    </w:p>
    <w:p w14:paraId="0C079F2E"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w:t>
      </w:r>
      <w:proofErr w:type="gramStart"/>
      <w:r>
        <w:rPr>
          <w:rStyle w:val="gnd-iwgdh3b"/>
          <w:rFonts w:ascii="Lucida Console" w:hAnsi="Lucida Console"/>
          <w:color w:val="F8F8F2"/>
          <w:bdr w:val="none" w:sz="0" w:space="0" w:color="auto" w:frame="1"/>
        </w:rPr>
        <w:t xml:space="preserve">standard)   </w:t>
      </w:r>
      <w:proofErr w:type="gramEnd"/>
      <w:r>
        <w:rPr>
          <w:rStyle w:val="gnd-iwgdh3b"/>
          <w:rFonts w:ascii="Lucida Console" w:hAnsi="Lucida Console"/>
          <w:color w:val="F8F8F2"/>
          <w:bdr w:val="none" w:sz="0" w:space="0" w:color="auto" w:frame="1"/>
        </w:rPr>
        <w:t xml:space="preserve">    -0.0892 0.0172 196941  -0.1229  -0.0556</w:t>
      </w:r>
    </w:p>
    <w:p w14:paraId="1B7264A1"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 </w:t>
      </w:r>
      <w:proofErr w:type="spellStart"/>
      <w:r>
        <w:rPr>
          <w:rStyle w:val="gnd-iwgdh3b"/>
          <w:rFonts w:ascii="Lucida Console" w:hAnsi="Lucida Console"/>
          <w:color w:val="F8F8F2"/>
          <w:bdr w:val="none" w:sz="0" w:space="0" w:color="auto" w:frame="1"/>
        </w:rPr>
        <w:t>non_</w:t>
      </w:r>
      <w:proofErr w:type="gramStart"/>
      <w:r>
        <w:rPr>
          <w:rStyle w:val="gnd-iwgdh3b"/>
          <w:rFonts w:ascii="Lucida Console" w:hAnsi="Lucida Console"/>
          <w:color w:val="F8F8F2"/>
          <w:bdr w:val="none" w:sz="0" w:space="0" w:color="auto" w:frame="1"/>
        </w:rPr>
        <w:t>linear</w:t>
      </w:r>
      <w:proofErr w:type="spellEnd"/>
      <w:r>
        <w:rPr>
          <w:rStyle w:val="gnd-iwgdh3b"/>
          <w:rFonts w:ascii="Lucida Console" w:hAnsi="Lucida Console"/>
          <w:color w:val="F8F8F2"/>
          <w:bdr w:val="none" w:sz="0" w:space="0" w:color="auto" w:frame="1"/>
        </w:rPr>
        <w:t xml:space="preserve">)   </w:t>
      </w:r>
      <w:proofErr w:type="gramEnd"/>
      <w:r>
        <w:rPr>
          <w:rStyle w:val="gnd-iwgdh3b"/>
          <w:rFonts w:ascii="Lucida Console" w:hAnsi="Lucida Console"/>
          <w:color w:val="F8F8F2"/>
          <w:bdr w:val="none" w:sz="0" w:space="0" w:color="auto" w:frame="1"/>
        </w:rPr>
        <w:t xml:space="preserve">     0.0743 0.0171  26479   0.0409   0.1078</w:t>
      </w:r>
    </w:p>
    <w:p w14:paraId="0E8B41D1"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 </w:t>
      </w:r>
      <w:proofErr w:type="gramStart"/>
      <w:r>
        <w:rPr>
          <w:rStyle w:val="gnd-iwgdh3b"/>
          <w:rFonts w:ascii="Lucida Console" w:hAnsi="Lucida Console"/>
          <w:color w:val="F8F8F2"/>
          <w:bdr w:val="none" w:sz="0" w:space="0" w:color="auto" w:frame="1"/>
        </w:rPr>
        <w:t xml:space="preserve">standard)   </w:t>
      </w:r>
      <w:proofErr w:type="gramEnd"/>
      <w:r>
        <w:rPr>
          <w:rStyle w:val="gnd-iwgdh3b"/>
          <w:rFonts w:ascii="Lucida Console" w:hAnsi="Lucida Console"/>
          <w:color w:val="F8F8F2"/>
          <w:bdr w:val="none" w:sz="0" w:space="0" w:color="auto" w:frame="1"/>
        </w:rPr>
        <w:t xml:space="preserve">      -0.4451 0.0172  26706  -0.4788  -0.4114</w:t>
      </w:r>
    </w:p>
    <w:p w14:paraId="0F68B3CA"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w:t>
      </w:r>
      <w:proofErr w:type="spellStart"/>
      <w:r>
        <w:rPr>
          <w:rStyle w:val="gnd-iwgdh3b"/>
          <w:rFonts w:ascii="Lucida Console" w:hAnsi="Lucida Console"/>
          <w:color w:val="F8F8F2"/>
          <w:bdr w:val="none" w:sz="0" w:space="0" w:color="auto" w:frame="1"/>
        </w:rPr>
        <w:t>non_linear</w:t>
      </w:r>
      <w:proofErr w:type="spellEnd"/>
      <w:r>
        <w:rPr>
          <w:rStyle w:val="gnd-iwgdh3b"/>
          <w:rFonts w:ascii="Lucida Console" w:hAnsi="Lucida Console"/>
          <w:color w:val="F8F8F2"/>
          <w:bdr w:val="none" w:sz="0" w:space="0" w:color="auto" w:frame="1"/>
        </w:rPr>
        <w:t xml:space="preserve"> - </w:t>
      </w:r>
      <w:proofErr w:type="gramStart"/>
      <w:r>
        <w:rPr>
          <w:rStyle w:val="gnd-iwgdh3b"/>
          <w:rFonts w:ascii="Lucida Console" w:hAnsi="Lucida Console"/>
          <w:color w:val="F8F8F2"/>
          <w:bdr w:val="none" w:sz="0" w:space="0" w:color="auto" w:frame="1"/>
        </w:rPr>
        <w:t xml:space="preserve">standard)   </w:t>
      </w:r>
      <w:proofErr w:type="gramEnd"/>
      <w:r>
        <w:rPr>
          <w:rStyle w:val="gnd-iwgdh3b"/>
          <w:rFonts w:ascii="Lucida Console" w:hAnsi="Lucida Console"/>
          <w:color w:val="F8F8F2"/>
          <w:bdr w:val="none" w:sz="0" w:space="0" w:color="auto" w:frame="1"/>
        </w:rPr>
        <w:t xml:space="preserve">  -0.5194 0.0172  27349  -0.5532  -0.4856</w:t>
      </w:r>
    </w:p>
    <w:p w14:paraId="51176E8A" w14:textId="77777777" w:rsidR="006F26AD" w:rsidRDefault="006F26AD"/>
    <w:p w14:paraId="3EB31CC9" w14:textId="2E29C1AB" w:rsidR="008248E3" w:rsidRDefault="008248E3">
      <w:r>
        <w:t xml:space="preserve">Further, hypothesis 2, that the nonlinear decay function will have the significantly lowest error rate was supported. </w:t>
      </w:r>
    </w:p>
    <w:p w14:paraId="36458DD1" w14:textId="5FABFD1F" w:rsidR="008248E3" w:rsidRDefault="008248E3">
      <w:r>
        <w:t>INSERT EFFECT SIZE SENTENCES</w:t>
      </w:r>
    </w:p>
    <w:p w14:paraId="31D49F6A" w14:textId="407CC01B" w:rsidR="00DA023D" w:rsidRDefault="008248E3">
      <w:r>
        <w:t xml:space="preserve">However, hypothesis 3, that the inverted nonlinear decay condition will have the highest error rate was not supported. </w:t>
      </w:r>
      <w:r w:rsidR="00E54FB6">
        <w:t xml:space="preserve"> </w:t>
      </w:r>
    </w:p>
    <w:p w14:paraId="35CE7D18" w14:textId="3243C008" w:rsidR="007B6351" w:rsidRDefault="008248E3">
      <w:r>
        <w:t>INSERT EFFECT SIZE SENTENCES</w:t>
      </w:r>
    </w:p>
    <w:p w14:paraId="0C2E02F0" w14:textId="0DF09C58" w:rsidR="000869E0" w:rsidRDefault="0036524D">
      <w:pPr>
        <w:rPr>
          <w:b/>
          <w:bCs/>
        </w:rPr>
      </w:pPr>
      <w:r w:rsidRPr="0036524D">
        <w:rPr>
          <w:b/>
          <w:bCs/>
        </w:rPr>
        <w:t>Additional Models</w:t>
      </w:r>
      <w:r w:rsidR="000869E0" w:rsidRPr="0036524D">
        <w:rPr>
          <w:b/>
          <w:bCs/>
        </w:rPr>
        <w:t xml:space="preserve"> </w:t>
      </w:r>
      <w:r w:rsidR="003505BF" w:rsidRPr="0036524D">
        <w:rPr>
          <w:b/>
          <w:bCs/>
        </w:rPr>
        <w:t xml:space="preserve"> </w:t>
      </w:r>
    </w:p>
    <w:p w14:paraId="2B325DAC" w14:textId="0F6BB678" w:rsidR="00E54FB6" w:rsidRPr="00F92531" w:rsidRDefault="008248E3">
      <w:r w:rsidRPr="00F92531">
        <w:t xml:space="preserve">Finally, in convention with strain et al. (2023), it is interesting to conduct exploratory model building to assess whether various other variables can improve on the final model performance. For instance, Strain et al. (2023) assessed whether training effects (first half of experiment vs second half of experiment) influenced the model. While they found no model improvements, it is worthwhile to assess whether similar factors can improve the current </w:t>
      </w:r>
      <w:r w:rsidR="00F92531" w:rsidRPr="00F92531">
        <w:t>model’s</w:t>
      </w:r>
      <w:r w:rsidRPr="00F92531">
        <w:t xml:space="preserve"> performance.</w:t>
      </w:r>
    </w:p>
    <w:p w14:paraId="41B40CAC" w14:textId="68D2425A" w:rsidR="008248E3" w:rsidRDefault="008248E3">
      <w:pPr>
        <w:rPr>
          <w:b/>
          <w:bCs/>
        </w:rPr>
      </w:pPr>
      <w:r>
        <w:rPr>
          <w:b/>
          <w:bCs/>
        </w:rPr>
        <w:t>Literacy</w:t>
      </w:r>
    </w:p>
    <w:p w14:paraId="29C0F870" w14:textId="1B98AD19" w:rsidR="00AB1D32" w:rsidRDefault="00AB1D32">
      <w:pPr>
        <w:rPr>
          <w:b/>
          <w:bCs/>
        </w:rPr>
      </w:pPr>
      <w:hyperlink r:id="rId7" w:history="1">
        <w:r w:rsidRPr="00940E29">
          <w:rPr>
            <w:rStyle w:val="Hyperlink"/>
            <w:b/>
            <w:bCs/>
          </w:rPr>
          <w:t>https://stats.stackexchange.com/questions/598594/how-do-you-conduct-contrasts-pairwise-comparisons-for-a-lmer-when-your-iv-is</w:t>
        </w:r>
      </w:hyperlink>
      <w:r>
        <w:rPr>
          <w:b/>
          <w:bCs/>
        </w:rPr>
        <w:t xml:space="preserve"> IF </w:t>
      </w:r>
      <w:proofErr w:type="spellStart"/>
      <w:r>
        <w:rPr>
          <w:b/>
          <w:bCs/>
        </w:rPr>
        <w:t>i</w:t>
      </w:r>
      <w:proofErr w:type="spellEnd"/>
      <w:r>
        <w:rPr>
          <w:b/>
          <w:bCs/>
        </w:rPr>
        <w:t xml:space="preserve"> want to add more about this.</w:t>
      </w:r>
    </w:p>
    <w:p w14:paraId="740A050E" w14:textId="77777777" w:rsidR="00AB1D32" w:rsidRDefault="00AB1D32" w:rsidP="00CA055F">
      <w:pPr>
        <w:rPr>
          <w:b/>
          <w:bCs/>
        </w:rPr>
      </w:pPr>
      <w:hyperlink r:id="rId8" w:history="1">
        <w:r w:rsidRPr="00940E29">
          <w:rPr>
            <w:rStyle w:val="Hyperlink"/>
            <w:b/>
            <w:bCs/>
          </w:rPr>
          <w:t>https://cran.r-project.org/web/packages/emmeans/vignettes/interactions.html</w:t>
        </w:r>
      </w:hyperlink>
      <w:r>
        <w:rPr>
          <w:b/>
          <w:bCs/>
        </w:rPr>
        <w:t xml:space="preserve"> </w:t>
      </w:r>
    </w:p>
    <w:p w14:paraId="52B6600C" w14:textId="1111D44B" w:rsidR="00CA055F" w:rsidRDefault="00F92531" w:rsidP="00CA055F">
      <w:r>
        <w:t xml:space="preserve">First, like Strain et al. (2023), a model with the addition of graph literacy was built and compared against the </w:t>
      </w:r>
      <w:r w:rsidR="002D1C15">
        <w:t>size model</w:t>
      </w:r>
      <w:r>
        <w:t>.</w:t>
      </w:r>
      <w:r w:rsidR="0083660E">
        <w:t xml:space="preserve"> Unlike Strain, however, who produced a graph literacy model with an additive term using </w:t>
      </w:r>
      <w:proofErr w:type="spellStart"/>
      <w:r w:rsidR="0083660E">
        <w:t>buildmer</w:t>
      </w:r>
      <w:r w:rsidR="00742A0C">
        <w:t>’</w:t>
      </w:r>
      <w:r w:rsidR="0083660E">
        <w:t>s</w:t>
      </w:r>
      <w:proofErr w:type="spellEnd"/>
      <w:r w:rsidR="0083660E">
        <w:t xml:space="preserve"> </w:t>
      </w:r>
      <w:proofErr w:type="spellStart"/>
      <w:proofErr w:type="gramStart"/>
      <w:r w:rsidR="0083660E">
        <w:t>add.terms</w:t>
      </w:r>
      <w:proofErr w:type="spellEnd"/>
      <w:proofErr w:type="gramEnd"/>
      <w:r w:rsidR="0083660E">
        <w:t xml:space="preserve"> function, e.g., condition + literacy, we implemented an interaction model: condition*literacy. The literacy model explained significantly more variance than the size model, X2 (</w:t>
      </w:r>
      <w:r w:rsidR="00CA055F">
        <w:t xml:space="preserve">4) = 35.626, p &lt; .001. </w:t>
      </w:r>
      <w:r w:rsidR="008A2033">
        <w:t xml:space="preserve">The </w:t>
      </w:r>
      <w:proofErr w:type="spellStart"/>
      <w:r w:rsidR="008A2033">
        <w:t>emmeans</w:t>
      </w:r>
      <w:proofErr w:type="spellEnd"/>
      <w:r w:rsidR="008A2033">
        <w:t xml:space="preserve"> package’s </w:t>
      </w:r>
      <w:proofErr w:type="spellStart"/>
      <w:r w:rsidR="008A2033">
        <w:t>emtrends</w:t>
      </w:r>
      <w:proofErr w:type="spellEnd"/>
      <w:r w:rsidR="008A2033">
        <w:t xml:space="preserve"> function was used to conduct pairwise comparisons. The </w:t>
      </w:r>
      <w:proofErr w:type="spellStart"/>
      <w:r w:rsidR="008A2033">
        <w:t>emtrends</w:t>
      </w:r>
      <w:proofErr w:type="spellEnd"/>
      <w:r w:rsidR="008A2033">
        <w:t xml:space="preserve"> function allows for a categorical predictor to be paired with a continuous predictor when conducting pairwise comparisons. </w:t>
      </w:r>
      <w:r w:rsidR="00CA055F">
        <w:t>Figure X reveals that as graph literacy increases, the conditions each reduce in error.</w:t>
      </w:r>
      <w:r w:rsidR="00F43C1A">
        <w:t xml:space="preserve"> However, as the figure demonstrates, there are clear differences between conditions at lower</w:t>
      </w:r>
      <w:r w:rsidR="00542520">
        <w:t>-to-medium graph literacy levels.</w:t>
      </w:r>
      <w:r w:rsidR="00CA055F">
        <w:t xml:space="preserve"> Further, the interaction appears to be driven by two non-significant findings when comparing the fitted slopes of each condition. First, non-linear, while boasting a lower mean error rate, was not significantly different when compared to linear. Further, linear was not significantly different to the inverted condition.</w:t>
      </w:r>
      <w:r w:rsidR="00542520">
        <w:t xml:space="preserve"> These two non-significant findings appear to be catalysed by higher-scoring graph literacy participants.</w:t>
      </w:r>
      <w:r w:rsidR="00CA055F">
        <w:t xml:space="preserve"> Lastly, while there are two non-significant findings, all the other comparisons remain significant.</w:t>
      </w:r>
    </w:p>
    <w:p w14:paraId="3F4BEE39" w14:textId="77777777" w:rsidR="008A2033" w:rsidRDefault="008A2033" w:rsidP="008A2033">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contrast              estimate       </w:t>
      </w:r>
      <w:proofErr w:type="gramStart"/>
      <w:r>
        <w:rPr>
          <w:rStyle w:val="gnd-iwgdh3b"/>
          <w:rFonts w:ascii="Lucida Console" w:hAnsi="Lucida Console"/>
          <w:color w:val="F8F8F2"/>
          <w:bdr w:val="none" w:sz="0" w:space="0" w:color="auto" w:frame="1"/>
        </w:rPr>
        <w:t xml:space="preserve">SE  </w:t>
      </w:r>
      <w:proofErr w:type="spellStart"/>
      <w:r>
        <w:rPr>
          <w:rStyle w:val="gnd-iwgdh3b"/>
          <w:rFonts w:ascii="Lucida Console" w:hAnsi="Lucida Console"/>
          <w:color w:val="F8F8F2"/>
          <w:bdr w:val="none" w:sz="0" w:space="0" w:color="auto" w:frame="1"/>
        </w:rPr>
        <w:t>df</w:t>
      </w:r>
      <w:proofErr w:type="spellEnd"/>
      <w:proofErr w:type="gramEnd"/>
      <w:r>
        <w:rPr>
          <w:rStyle w:val="gnd-iwgdh3b"/>
          <w:rFonts w:ascii="Lucida Console" w:hAnsi="Lucida Console"/>
          <w:color w:val="F8F8F2"/>
          <w:bdr w:val="none" w:sz="0" w:space="0" w:color="auto" w:frame="1"/>
        </w:rPr>
        <w:t xml:space="preserve"> </w:t>
      </w:r>
      <w:proofErr w:type="spellStart"/>
      <w:r>
        <w:rPr>
          <w:rStyle w:val="gnd-iwgdh3b"/>
          <w:rFonts w:ascii="Lucida Console" w:hAnsi="Lucida Console"/>
          <w:color w:val="F8F8F2"/>
          <w:bdr w:val="none" w:sz="0" w:space="0" w:color="auto" w:frame="1"/>
        </w:rPr>
        <w:t>z.ratio</w:t>
      </w:r>
      <w:proofErr w:type="spellEnd"/>
      <w:r>
        <w:rPr>
          <w:rStyle w:val="gnd-iwgdh3b"/>
          <w:rFonts w:ascii="Lucida Console" w:hAnsi="Lucida Console"/>
          <w:color w:val="F8F8F2"/>
          <w:bdr w:val="none" w:sz="0" w:space="0" w:color="auto" w:frame="1"/>
        </w:rPr>
        <w:t xml:space="preserve"> </w:t>
      </w:r>
      <w:proofErr w:type="spellStart"/>
      <w:r>
        <w:rPr>
          <w:rStyle w:val="gnd-iwgdh3b"/>
          <w:rFonts w:ascii="Lucida Console" w:hAnsi="Lucida Console"/>
          <w:color w:val="F8F8F2"/>
          <w:bdr w:val="none" w:sz="0" w:space="0" w:color="auto" w:frame="1"/>
        </w:rPr>
        <w:t>p.value</w:t>
      </w:r>
      <w:proofErr w:type="spellEnd"/>
    </w:p>
    <w:p w14:paraId="5EFEE8A2" w14:textId="77777777" w:rsidR="008A2033" w:rsidRDefault="008A2033" w:rsidP="008A2033">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linear    -0.000758 0.000516 </w:t>
      </w:r>
      <w:proofErr w:type="gramStart"/>
      <w:r>
        <w:rPr>
          <w:rStyle w:val="gnd-iwgdh3b"/>
          <w:rFonts w:ascii="Lucida Console" w:hAnsi="Lucida Console"/>
          <w:color w:val="F8F8F2"/>
          <w:bdr w:val="none" w:sz="0" w:space="0" w:color="auto" w:frame="1"/>
        </w:rPr>
        <w:t>Inf  -</w:t>
      </w:r>
      <w:proofErr w:type="gramEnd"/>
      <w:r>
        <w:rPr>
          <w:rStyle w:val="gnd-iwgdh3b"/>
          <w:rFonts w:ascii="Lucida Console" w:hAnsi="Lucida Console"/>
          <w:color w:val="F8F8F2"/>
          <w:bdr w:val="none" w:sz="0" w:space="0" w:color="auto" w:frame="1"/>
        </w:rPr>
        <w:t>1.469  0.4565</w:t>
      </w:r>
    </w:p>
    <w:p w14:paraId="742F6637" w14:textId="77777777" w:rsidR="008A2033" w:rsidRDefault="008A2033" w:rsidP="008A2033">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nonlinear -0.001536 0.000516 </w:t>
      </w:r>
      <w:proofErr w:type="gramStart"/>
      <w:r>
        <w:rPr>
          <w:rStyle w:val="gnd-iwgdh3b"/>
          <w:rFonts w:ascii="Lucida Console" w:hAnsi="Lucida Console"/>
          <w:color w:val="F8F8F2"/>
          <w:bdr w:val="none" w:sz="0" w:space="0" w:color="auto" w:frame="1"/>
        </w:rPr>
        <w:t>Inf  -</w:t>
      </w:r>
      <w:proofErr w:type="gramEnd"/>
      <w:r>
        <w:rPr>
          <w:rStyle w:val="gnd-iwgdh3b"/>
          <w:rFonts w:ascii="Lucida Console" w:hAnsi="Lucida Console"/>
          <w:color w:val="F8F8F2"/>
          <w:bdr w:val="none" w:sz="0" w:space="0" w:color="auto" w:frame="1"/>
        </w:rPr>
        <w:t>2.979  0.0153</w:t>
      </w:r>
    </w:p>
    <w:p w14:paraId="5971443D" w14:textId="77777777" w:rsidR="008A2033" w:rsidRDefault="008A2033" w:rsidP="008A2033">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standard   0.001383 0.000516 Inf   </w:t>
      </w:r>
      <w:proofErr w:type="gramStart"/>
      <w:r>
        <w:rPr>
          <w:rStyle w:val="gnd-iwgdh3b"/>
          <w:rFonts w:ascii="Lucida Console" w:hAnsi="Lucida Console"/>
          <w:color w:val="F8F8F2"/>
          <w:bdr w:val="none" w:sz="0" w:space="0" w:color="auto" w:frame="1"/>
        </w:rPr>
        <w:t>2.678  0.0372</w:t>
      </w:r>
      <w:proofErr w:type="gramEnd"/>
    </w:p>
    <w:p w14:paraId="6953C687" w14:textId="77777777" w:rsidR="008A2033" w:rsidRDefault="008A2033" w:rsidP="008A2033">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 nonlinear   -0.000778 0.000513 </w:t>
      </w:r>
      <w:proofErr w:type="gramStart"/>
      <w:r>
        <w:rPr>
          <w:rStyle w:val="gnd-iwgdh3b"/>
          <w:rFonts w:ascii="Lucida Console" w:hAnsi="Lucida Console"/>
          <w:color w:val="F8F8F2"/>
          <w:bdr w:val="none" w:sz="0" w:space="0" w:color="auto" w:frame="1"/>
        </w:rPr>
        <w:t>Inf  -</w:t>
      </w:r>
      <w:proofErr w:type="gramEnd"/>
      <w:r>
        <w:rPr>
          <w:rStyle w:val="gnd-iwgdh3b"/>
          <w:rFonts w:ascii="Lucida Console" w:hAnsi="Lucida Console"/>
          <w:color w:val="F8F8F2"/>
          <w:bdr w:val="none" w:sz="0" w:space="0" w:color="auto" w:frame="1"/>
        </w:rPr>
        <w:t>1.516  0.4281</w:t>
      </w:r>
    </w:p>
    <w:p w14:paraId="4DF4183C" w14:textId="77777777" w:rsidR="008A2033" w:rsidRDefault="008A2033" w:rsidP="008A2033">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 standard     0.002141 0.000514 Inf   </w:t>
      </w:r>
      <w:proofErr w:type="gramStart"/>
      <w:r>
        <w:rPr>
          <w:rStyle w:val="gnd-iwgdh3b"/>
          <w:rFonts w:ascii="Lucida Console" w:hAnsi="Lucida Console"/>
          <w:color w:val="F8F8F2"/>
          <w:bdr w:val="none" w:sz="0" w:space="0" w:color="auto" w:frame="1"/>
        </w:rPr>
        <w:t>4.167  0.0002</w:t>
      </w:r>
      <w:proofErr w:type="gramEnd"/>
    </w:p>
    <w:p w14:paraId="2852A4EB" w14:textId="77777777" w:rsidR="008A2033" w:rsidRDefault="008A2033" w:rsidP="008A2033">
      <w:pPr>
        <w:pStyle w:val="HTMLPreformatted"/>
        <w:shd w:val="clear" w:color="auto" w:fill="282A36"/>
        <w:wordWrap w:val="0"/>
        <w:rPr>
          <w:rFonts w:ascii="Lucida Console" w:hAnsi="Lucida Console"/>
          <w:color w:val="F8F8F2"/>
        </w:rPr>
      </w:pPr>
      <w:r>
        <w:rPr>
          <w:rStyle w:val="gnd-iwgdh3b"/>
          <w:rFonts w:ascii="Lucida Console" w:hAnsi="Lucida Console"/>
          <w:color w:val="F8F8F2"/>
          <w:bdr w:val="none" w:sz="0" w:space="0" w:color="auto" w:frame="1"/>
        </w:rPr>
        <w:t xml:space="preserve"> nonlinear - </w:t>
      </w:r>
      <w:proofErr w:type="gramStart"/>
      <w:r>
        <w:rPr>
          <w:rStyle w:val="gnd-iwgdh3b"/>
          <w:rFonts w:ascii="Lucida Console" w:hAnsi="Lucida Console"/>
          <w:color w:val="F8F8F2"/>
          <w:bdr w:val="none" w:sz="0" w:space="0" w:color="auto" w:frame="1"/>
        </w:rPr>
        <w:t>standard  0.002919</w:t>
      </w:r>
      <w:proofErr w:type="gramEnd"/>
      <w:r>
        <w:rPr>
          <w:rStyle w:val="gnd-iwgdh3b"/>
          <w:rFonts w:ascii="Lucida Console" w:hAnsi="Lucida Console"/>
          <w:color w:val="F8F8F2"/>
          <w:bdr w:val="none" w:sz="0" w:space="0" w:color="auto" w:frame="1"/>
        </w:rPr>
        <w:t xml:space="preserve"> 0.000513 Inf   5.687  &lt;.0001</w:t>
      </w:r>
    </w:p>
    <w:p w14:paraId="4C301B23" w14:textId="77777777" w:rsidR="008A2033" w:rsidRDefault="008A2033" w:rsidP="00CA055F"/>
    <w:p w14:paraId="14E13605" w14:textId="77777777" w:rsidR="008A2033" w:rsidRDefault="008A2033" w:rsidP="008A2033">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contrast               </w:t>
      </w:r>
      <w:proofErr w:type="spellStart"/>
      <w:proofErr w:type="gramStart"/>
      <w:r>
        <w:rPr>
          <w:rStyle w:val="gnd-iwgdh3b"/>
          <w:rFonts w:ascii="Lucida Console" w:hAnsi="Lucida Console"/>
          <w:color w:val="F8F8F2"/>
          <w:bdr w:val="none" w:sz="0" w:space="0" w:color="auto" w:frame="1"/>
        </w:rPr>
        <w:t>effect.size</w:t>
      </w:r>
      <w:proofErr w:type="spellEnd"/>
      <w:proofErr w:type="gramEnd"/>
      <w:r>
        <w:rPr>
          <w:rStyle w:val="gnd-iwgdh3b"/>
          <w:rFonts w:ascii="Lucida Console" w:hAnsi="Lucida Console"/>
          <w:color w:val="F8F8F2"/>
          <w:bdr w:val="none" w:sz="0" w:space="0" w:color="auto" w:frame="1"/>
        </w:rPr>
        <w:t xml:space="preserve">      SE  </w:t>
      </w:r>
      <w:proofErr w:type="spellStart"/>
      <w:r>
        <w:rPr>
          <w:rStyle w:val="gnd-iwgdh3b"/>
          <w:rFonts w:ascii="Lucida Console" w:hAnsi="Lucida Console"/>
          <w:color w:val="F8F8F2"/>
          <w:bdr w:val="none" w:sz="0" w:space="0" w:color="auto" w:frame="1"/>
        </w:rPr>
        <w:t>df</w:t>
      </w:r>
      <w:proofErr w:type="spellEnd"/>
      <w:r>
        <w:rPr>
          <w:rStyle w:val="gnd-iwgdh3b"/>
          <w:rFonts w:ascii="Lucida Console" w:hAnsi="Lucida Console"/>
          <w:color w:val="F8F8F2"/>
          <w:bdr w:val="none" w:sz="0" w:space="0" w:color="auto" w:frame="1"/>
        </w:rPr>
        <w:t xml:space="preserve"> </w:t>
      </w:r>
      <w:proofErr w:type="spellStart"/>
      <w:r>
        <w:rPr>
          <w:rStyle w:val="gnd-iwgdh3b"/>
          <w:rFonts w:ascii="Lucida Console" w:hAnsi="Lucida Console"/>
          <w:color w:val="F8F8F2"/>
          <w:bdr w:val="none" w:sz="0" w:space="0" w:color="auto" w:frame="1"/>
        </w:rPr>
        <w:t>asymp.LCL</w:t>
      </w:r>
      <w:proofErr w:type="spellEnd"/>
      <w:r>
        <w:rPr>
          <w:rStyle w:val="gnd-iwgdh3b"/>
          <w:rFonts w:ascii="Lucida Console" w:hAnsi="Lucida Console"/>
          <w:color w:val="F8F8F2"/>
          <w:bdr w:val="none" w:sz="0" w:space="0" w:color="auto" w:frame="1"/>
        </w:rPr>
        <w:t xml:space="preserve"> </w:t>
      </w:r>
      <w:proofErr w:type="spellStart"/>
      <w:r>
        <w:rPr>
          <w:rStyle w:val="gnd-iwgdh3b"/>
          <w:rFonts w:ascii="Lucida Console" w:hAnsi="Lucida Console"/>
          <w:color w:val="F8F8F2"/>
          <w:bdr w:val="none" w:sz="0" w:space="0" w:color="auto" w:frame="1"/>
        </w:rPr>
        <w:t>asymp.UCL</w:t>
      </w:r>
      <w:proofErr w:type="spellEnd"/>
    </w:p>
    <w:p w14:paraId="1EE2242D" w14:textId="77777777" w:rsidR="008A2033" w:rsidRDefault="008A2033" w:rsidP="008A2033">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w:t>
      </w:r>
      <w:proofErr w:type="gramStart"/>
      <w:r>
        <w:rPr>
          <w:rStyle w:val="gnd-iwgdh3b"/>
          <w:rFonts w:ascii="Lucida Console" w:hAnsi="Lucida Console"/>
          <w:color w:val="F8F8F2"/>
          <w:bdr w:val="none" w:sz="0" w:space="0" w:color="auto" w:frame="1"/>
        </w:rPr>
        <w:t xml:space="preserve">linear)   </w:t>
      </w:r>
      <w:proofErr w:type="gramEnd"/>
      <w:r>
        <w:rPr>
          <w:rStyle w:val="gnd-iwgdh3b"/>
          <w:rFonts w:ascii="Lucida Console" w:hAnsi="Lucida Console"/>
          <w:color w:val="F8F8F2"/>
          <w:bdr w:val="none" w:sz="0" w:space="0" w:color="auto" w:frame="1"/>
        </w:rPr>
        <w:t xml:space="preserve">    -0.00591 0.00402 Inf  -0.01379   0.00198</w:t>
      </w:r>
    </w:p>
    <w:p w14:paraId="64929B53" w14:textId="77777777" w:rsidR="008A2033" w:rsidRDefault="008A2033" w:rsidP="008A2033">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w:t>
      </w:r>
      <w:proofErr w:type="gramStart"/>
      <w:r>
        <w:rPr>
          <w:rStyle w:val="gnd-iwgdh3b"/>
          <w:rFonts w:ascii="Lucida Console" w:hAnsi="Lucida Console"/>
          <w:color w:val="F8F8F2"/>
          <w:bdr w:val="none" w:sz="0" w:space="0" w:color="auto" w:frame="1"/>
        </w:rPr>
        <w:t xml:space="preserve">nonlinear)   </w:t>
      </w:r>
      <w:proofErr w:type="gramEnd"/>
      <w:r>
        <w:rPr>
          <w:rStyle w:val="gnd-iwgdh3b"/>
          <w:rFonts w:ascii="Lucida Console" w:hAnsi="Lucida Console"/>
          <w:color w:val="F8F8F2"/>
          <w:bdr w:val="none" w:sz="0" w:space="0" w:color="auto" w:frame="1"/>
        </w:rPr>
        <w:t xml:space="preserve"> -0.01196 0.00402 Inf  -0.01983  -0.00409</w:t>
      </w:r>
    </w:p>
    <w:p w14:paraId="675DBC35" w14:textId="77777777" w:rsidR="008A2033" w:rsidRDefault="008A2033" w:rsidP="008A2033">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w:t>
      </w:r>
      <w:proofErr w:type="gramStart"/>
      <w:r>
        <w:rPr>
          <w:rStyle w:val="gnd-iwgdh3b"/>
          <w:rFonts w:ascii="Lucida Console" w:hAnsi="Lucida Console"/>
          <w:color w:val="F8F8F2"/>
          <w:bdr w:val="none" w:sz="0" w:space="0" w:color="auto" w:frame="1"/>
        </w:rPr>
        <w:t xml:space="preserve">standard)   </w:t>
      </w:r>
      <w:proofErr w:type="gramEnd"/>
      <w:r>
        <w:rPr>
          <w:rStyle w:val="gnd-iwgdh3b"/>
          <w:rFonts w:ascii="Lucida Console" w:hAnsi="Lucida Console"/>
          <w:color w:val="F8F8F2"/>
          <w:bdr w:val="none" w:sz="0" w:space="0" w:color="auto" w:frame="1"/>
        </w:rPr>
        <w:t xml:space="preserve">   0.01077 0.00402 Inf   0.00289   0.01865</w:t>
      </w:r>
    </w:p>
    <w:p w14:paraId="120A1D2A" w14:textId="77777777" w:rsidR="008A2033" w:rsidRDefault="008A2033" w:rsidP="008A2033">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 </w:t>
      </w:r>
      <w:proofErr w:type="gramStart"/>
      <w:r>
        <w:rPr>
          <w:rStyle w:val="gnd-iwgdh3b"/>
          <w:rFonts w:ascii="Lucida Console" w:hAnsi="Lucida Console"/>
          <w:color w:val="F8F8F2"/>
          <w:bdr w:val="none" w:sz="0" w:space="0" w:color="auto" w:frame="1"/>
        </w:rPr>
        <w:t xml:space="preserve">nonlinear)   </w:t>
      </w:r>
      <w:proofErr w:type="gramEnd"/>
      <w:r>
        <w:rPr>
          <w:rStyle w:val="gnd-iwgdh3b"/>
          <w:rFonts w:ascii="Lucida Console" w:hAnsi="Lucida Console"/>
          <w:color w:val="F8F8F2"/>
          <w:bdr w:val="none" w:sz="0" w:space="0" w:color="auto" w:frame="1"/>
        </w:rPr>
        <w:t xml:space="preserve">   -0.00606 0.00400 Inf  -0.01389   0.00178</w:t>
      </w:r>
    </w:p>
    <w:p w14:paraId="290D9AEB" w14:textId="77777777" w:rsidR="008A2033" w:rsidRDefault="008A2033" w:rsidP="008A2033">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 </w:t>
      </w:r>
      <w:proofErr w:type="gramStart"/>
      <w:r>
        <w:rPr>
          <w:rStyle w:val="gnd-iwgdh3b"/>
          <w:rFonts w:ascii="Lucida Console" w:hAnsi="Lucida Console"/>
          <w:color w:val="F8F8F2"/>
          <w:bdr w:val="none" w:sz="0" w:space="0" w:color="auto" w:frame="1"/>
        </w:rPr>
        <w:t xml:space="preserve">standard)   </w:t>
      </w:r>
      <w:proofErr w:type="gramEnd"/>
      <w:r>
        <w:rPr>
          <w:rStyle w:val="gnd-iwgdh3b"/>
          <w:rFonts w:ascii="Lucida Console" w:hAnsi="Lucida Console"/>
          <w:color w:val="F8F8F2"/>
          <w:bdr w:val="none" w:sz="0" w:space="0" w:color="auto" w:frame="1"/>
        </w:rPr>
        <w:t xml:space="preserve">     0.01668 0.00400 Inf   0.00883   0.02452</w:t>
      </w:r>
    </w:p>
    <w:p w14:paraId="09FCE7DD" w14:textId="77777777" w:rsidR="008A2033" w:rsidRDefault="008A2033" w:rsidP="008A2033">
      <w:pPr>
        <w:pStyle w:val="HTMLPreformatted"/>
        <w:shd w:val="clear" w:color="auto" w:fill="282A36"/>
        <w:wordWrap w:val="0"/>
        <w:rPr>
          <w:rFonts w:ascii="Lucida Console" w:hAnsi="Lucida Console"/>
          <w:color w:val="F8F8F2"/>
        </w:rPr>
      </w:pPr>
      <w:r>
        <w:rPr>
          <w:rStyle w:val="gnd-iwgdh3b"/>
          <w:rFonts w:ascii="Lucida Console" w:hAnsi="Lucida Console"/>
          <w:color w:val="F8F8F2"/>
          <w:bdr w:val="none" w:sz="0" w:space="0" w:color="auto" w:frame="1"/>
        </w:rPr>
        <w:t xml:space="preserve"> (nonlinear - </w:t>
      </w:r>
      <w:proofErr w:type="gramStart"/>
      <w:r>
        <w:rPr>
          <w:rStyle w:val="gnd-iwgdh3b"/>
          <w:rFonts w:ascii="Lucida Console" w:hAnsi="Lucida Console"/>
          <w:color w:val="F8F8F2"/>
          <w:bdr w:val="none" w:sz="0" w:space="0" w:color="auto" w:frame="1"/>
        </w:rPr>
        <w:t xml:space="preserve">standard)   </w:t>
      </w:r>
      <w:proofErr w:type="gramEnd"/>
      <w:r>
        <w:rPr>
          <w:rStyle w:val="gnd-iwgdh3b"/>
          <w:rFonts w:ascii="Lucida Console" w:hAnsi="Lucida Console"/>
          <w:color w:val="F8F8F2"/>
          <w:bdr w:val="none" w:sz="0" w:space="0" w:color="auto" w:frame="1"/>
        </w:rPr>
        <w:t xml:space="preserve">  0.02273 0.00400 Inf   0.01490   0.03057</w:t>
      </w:r>
    </w:p>
    <w:p w14:paraId="1D7FC729" w14:textId="77777777" w:rsidR="008A2033" w:rsidRDefault="008A2033" w:rsidP="00CA055F"/>
    <w:p w14:paraId="3E078D8C" w14:textId="2DCC9379" w:rsidR="00CA055F" w:rsidRPr="00CA055F" w:rsidRDefault="00CA055F" w:rsidP="00CA055F">
      <w:r>
        <w:t>NOTE: WILL IMPROVE THIS GRAPH</w:t>
      </w:r>
    </w:p>
    <w:p w14:paraId="65E1719D" w14:textId="2F335150" w:rsidR="00CA055F" w:rsidRDefault="00CA055F">
      <w:pPr>
        <w:rPr>
          <w:b/>
          <w:bCs/>
        </w:rPr>
      </w:pPr>
      <w:r>
        <w:rPr>
          <w:b/>
          <w:bCs/>
          <w:noProof/>
        </w:rPr>
        <w:lastRenderedPageBreak/>
        <w:drawing>
          <wp:inline distT="0" distB="0" distL="0" distR="0" wp14:anchorId="5EC32960" wp14:editId="7C06EC51">
            <wp:extent cx="5731510" cy="3716655"/>
            <wp:effectExtent l="0" t="0" r="2540" b="0"/>
            <wp:docPr id="1527329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32980" name="Picture 152732980"/>
                    <pic:cNvPicPr/>
                  </pic:nvPicPr>
                  <pic:blipFill>
                    <a:blip r:embed="rId9">
                      <a:extLst>
                        <a:ext uri="{28A0092B-C50C-407E-A947-70E740481C1C}">
                          <a14:useLocalDpi xmlns:a14="http://schemas.microsoft.com/office/drawing/2010/main" val="0"/>
                        </a:ext>
                      </a:extLst>
                    </a:blip>
                    <a:stretch>
                      <a:fillRect/>
                    </a:stretch>
                  </pic:blipFill>
                  <pic:spPr>
                    <a:xfrm>
                      <a:off x="0" y="0"/>
                      <a:ext cx="5731510" cy="3716655"/>
                    </a:xfrm>
                    <a:prstGeom prst="rect">
                      <a:avLst/>
                    </a:prstGeom>
                  </pic:spPr>
                </pic:pic>
              </a:graphicData>
            </a:graphic>
          </wp:inline>
        </w:drawing>
      </w:r>
    </w:p>
    <w:p w14:paraId="31B24323" w14:textId="77777777" w:rsidR="008A2033" w:rsidRDefault="008A2033">
      <w:pPr>
        <w:rPr>
          <w:b/>
          <w:bCs/>
        </w:rPr>
      </w:pPr>
    </w:p>
    <w:p w14:paraId="63836722" w14:textId="63363593" w:rsidR="006F26AD" w:rsidRDefault="008248E3">
      <w:pPr>
        <w:rPr>
          <w:b/>
          <w:bCs/>
        </w:rPr>
      </w:pPr>
      <w:r>
        <w:rPr>
          <w:b/>
          <w:bCs/>
        </w:rPr>
        <w:t>Training</w:t>
      </w:r>
    </w:p>
    <w:p w14:paraId="13078BA7" w14:textId="0F78565A" w:rsidR="00F929BC" w:rsidRPr="00742A0C" w:rsidRDefault="00F929BC">
      <w:proofErr w:type="gramStart"/>
      <w:r w:rsidRPr="00742A0C">
        <w:t>Similar to</w:t>
      </w:r>
      <w:proofErr w:type="gramEnd"/>
      <w:r w:rsidRPr="00742A0C">
        <w:t xml:space="preserve"> Strain et al. (2023), we built a model whereby the variable of training was implemented. This meant that the number of trials were split in half to assess whether training effects of the practice and example trials influenced correlation perception. Unlike Strain et al. (2023) an interaction model was built, condition * training. This model did not explain significantly more variance than the size model, X2 (4) = 3.4896, p = .4795.</w:t>
      </w:r>
    </w:p>
    <w:p w14:paraId="6463825B" w14:textId="169580E8" w:rsidR="006F26AD" w:rsidRDefault="001C329E">
      <w:pPr>
        <w:rPr>
          <w:b/>
          <w:bCs/>
        </w:rPr>
      </w:pPr>
      <w:r>
        <w:rPr>
          <w:b/>
          <w:bCs/>
        </w:rPr>
        <w:t>Dot pitch</w:t>
      </w:r>
    </w:p>
    <w:p w14:paraId="2A942F78" w14:textId="2D592BC6" w:rsidR="006F26AD" w:rsidRPr="0065025F" w:rsidRDefault="00091127">
      <w:r w:rsidRPr="00091127">
        <w:t>As this study was able to measure dot pitch</w:t>
      </w:r>
      <w:r>
        <w:t>, it is interesting to examine whether this variable influenced response estimates. A model containing the</w:t>
      </w:r>
      <w:r w:rsidR="00B11366">
        <w:t xml:space="preserve"> </w:t>
      </w:r>
      <w:r>
        <w:t>interactive dot pitch variable was compared to the size model. The</w:t>
      </w:r>
      <w:r w:rsidR="00B11366">
        <w:t xml:space="preserve"> dot pitch model explained significantly more variance than the size model</w:t>
      </w:r>
      <w:r>
        <w:t>, X2 (</w:t>
      </w:r>
      <w:r w:rsidR="00B11366">
        <w:t>4</w:t>
      </w:r>
      <w:r>
        <w:t xml:space="preserve">) = </w:t>
      </w:r>
      <w:r w:rsidR="00B11366">
        <w:t>34.183</w:t>
      </w:r>
      <w:r>
        <w:t xml:space="preserve">, p </w:t>
      </w:r>
      <w:r w:rsidR="00B11366">
        <w:t>&lt; .001</w:t>
      </w:r>
      <w:r w:rsidR="00AE3671">
        <w:t>.</w:t>
      </w:r>
      <w:r>
        <w:t xml:space="preserve"> </w:t>
      </w:r>
      <w:r w:rsidR="00F43C1A">
        <w:t xml:space="preserve">Interestingly, </w:t>
      </w:r>
      <w:r>
        <w:t xml:space="preserve"> </w:t>
      </w:r>
    </w:p>
    <w:p w14:paraId="6171320F" w14:textId="77777777" w:rsidR="008A2033" w:rsidRDefault="008A2033" w:rsidP="008A2033">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contrast             estimate     </w:t>
      </w:r>
      <w:proofErr w:type="gramStart"/>
      <w:r>
        <w:rPr>
          <w:rStyle w:val="gnd-iwgdh3b"/>
          <w:rFonts w:ascii="Lucida Console" w:hAnsi="Lucida Console"/>
          <w:color w:val="F8F8F2"/>
          <w:bdr w:val="none" w:sz="0" w:space="0" w:color="auto" w:frame="1"/>
        </w:rPr>
        <w:t xml:space="preserve">SE  </w:t>
      </w:r>
      <w:proofErr w:type="spellStart"/>
      <w:r>
        <w:rPr>
          <w:rStyle w:val="gnd-iwgdh3b"/>
          <w:rFonts w:ascii="Lucida Console" w:hAnsi="Lucida Console"/>
          <w:color w:val="F8F8F2"/>
          <w:bdr w:val="none" w:sz="0" w:space="0" w:color="auto" w:frame="1"/>
        </w:rPr>
        <w:t>df</w:t>
      </w:r>
      <w:proofErr w:type="spellEnd"/>
      <w:proofErr w:type="gramEnd"/>
      <w:r>
        <w:rPr>
          <w:rStyle w:val="gnd-iwgdh3b"/>
          <w:rFonts w:ascii="Lucida Console" w:hAnsi="Lucida Console"/>
          <w:color w:val="F8F8F2"/>
          <w:bdr w:val="none" w:sz="0" w:space="0" w:color="auto" w:frame="1"/>
        </w:rPr>
        <w:t xml:space="preserve"> </w:t>
      </w:r>
      <w:proofErr w:type="spellStart"/>
      <w:r>
        <w:rPr>
          <w:rStyle w:val="gnd-iwgdh3b"/>
          <w:rFonts w:ascii="Lucida Console" w:hAnsi="Lucida Console"/>
          <w:color w:val="F8F8F2"/>
          <w:bdr w:val="none" w:sz="0" w:space="0" w:color="auto" w:frame="1"/>
        </w:rPr>
        <w:t>z.ratio</w:t>
      </w:r>
      <w:proofErr w:type="spellEnd"/>
      <w:r>
        <w:rPr>
          <w:rStyle w:val="gnd-iwgdh3b"/>
          <w:rFonts w:ascii="Lucida Console" w:hAnsi="Lucida Console"/>
          <w:color w:val="F8F8F2"/>
          <w:bdr w:val="none" w:sz="0" w:space="0" w:color="auto" w:frame="1"/>
        </w:rPr>
        <w:t xml:space="preserve"> </w:t>
      </w:r>
      <w:proofErr w:type="spellStart"/>
      <w:r>
        <w:rPr>
          <w:rStyle w:val="gnd-iwgdh3b"/>
          <w:rFonts w:ascii="Lucida Console" w:hAnsi="Lucida Console"/>
          <w:color w:val="F8F8F2"/>
          <w:bdr w:val="none" w:sz="0" w:space="0" w:color="auto" w:frame="1"/>
        </w:rPr>
        <w:t>p.value</w:t>
      </w:r>
      <w:proofErr w:type="spellEnd"/>
    </w:p>
    <w:p w14:paraId="4E9A614C" w14:textId="77777777" w:rsidR="008A2033" w:rsidRDefault="008A2033" w:rsidP="008A2033">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linear     -0.0766 0.0356 </w:t>
      </w:r>
      <w:proofErr w:type="gramStart"/>
      <w:r>
        <w:rPr>
          <w:rStyle w:val="gnd-iwgdh3b"/>
          <w:rFonts w:ascii="Lucida Console" w:hAnsi="Lucida Console"/>
          <w:color w:val="F8F8F2"/>
          <w:bdr w:val="none" w:sz="0" w:space="0" w:color="auto" w:frame="1"/>
        </w:rPr>
        <w:t>Inf  -</w:t>
      </w:r>
      <w:proofErr w:type="gramEnd"/>
      <w:r>
        <w:rPr>
          <w:rStyle w:val="gnd-iwgdh3b"/>
          <w:rFonts w:ascii="Lucida Console" w:hAnsi="Lucida Console"/>
          <w:color w:val="F8F8F2"/>
          <w:bdr w:val="none" w:sz="0" w:space="0" w:color="auto" w:frame="1"/>
        </w:rPr>
        <w:t>2.152  0.1370</w:t>
      </w:r>
    </w:p>
    <w:p w14:paraId="13937BBA" w14:textId="77777777" w:rsidR="008A2033" w:rsidRDefault="008A2033" w:rsidP="008A2033">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w:t>
      </w:r>
      <w:proofErr w:type="gramStart"/>
      <w:r>
        <w:rPr>
          <w:rStyle w:val="gnd-iwgdh3b"/>
          <w:rFonts w:ascii="Lucida Console" w:hAnsi="Lucida Console"/>
          <w:color w:val="F8F8F2"/>
          <w:bdr w:val="none" w:sz="0" w:space="0" w:color="auto" w:frame="1"/>
        </w:rPr>
        <w:t>nonlinear  -</w:t>
      </w:r>
      <w:proofErr w:type="gramEnd"/>
      <w:r>
        <w:rPr>
          <w:rStyle w:val="gnd-iwgdh3b"/>
          <w:rFonts w:ascii="Lucida Console" w:hAnsi="Lucida Console"/>
          <w:color w:val="F8F8F2"/>
          <w:bdr w:val="none" w:sz="0" w:space="0" w:color="auto" w:frame="1"/>
        </w:rPr>
        <w:t>0.1894 0.0356 Inf  -5.325  &lt;.0001</w:t>
      </w:r>
    </w:p>
    <w:p w14:paraId="1BFE3D41" w14:textId="77777777" w:rsidR="008A2033" w:rsidRDefault="008A2033" w:rsidP="008A2033">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standard   -0.0205 0.0356 </w:t>
      </w:r>
      <w:proofErr w:type="gramStart"/>
      <w:r>
        <w:rPr>
          <w:rStyle w:val="gnd-iwgdh3b"/>
          <w:rFonts w:ascii="Lucida Console" w:hAnsi="Lucida Console"/>
          <w:color w:val="F8F8F2"/>
          <w:bdr w:val="none" w:sz="0" w:space="0" w:color="auto" w:frame="1"/>
        </w:rPr>
        <w:t>Inf  -</w:t>
      </w:r>
      <w:proofErr w:type="gramEnd"/>
      <w:r>
        <w:rPr>
          <w:rStyle w:val="gnd-iwgdh3b"/>
          <w:rFonts w:ascii="Lucida Console" w:hAnsi="Lucida Console"/>
          <w:color w:val="F8F8F2"/>
          <w:bdr w:val="none" w:sz="0" w:space="0" w:color="auto" w:frame="1"/>
        </w:rPr>
        <w:t>0.575  0.9396</w:t>
      </w:r>
    </w:p>
    <w:p w14:paraId="0380A050" w14:textId="77777777" w:rsidR="008A2033" w:rsidRDefault="008A2033" w:rsidP="008A2033">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 nonlinear    -0.1128 0.0354 </w:t>
      </w:r>
      <w:proofErr w:type="gramStart"/>
      <w:r>
        <w:rPr>
          <w:rStyle w:val="gnd-iwgdh3b"/>
          <w:rFonts w:ascii="Lucida Console" w:hAnsi="Lucida Console"/>
          <w:color w:val="F8F8F2"/>
          <w:bdr w:val="none" w:sz="0" w:space="0" w:color="auto" w:frame="1"/>
        </w:rPr>
        <w:t>Inf  -</w:t>
      </w:r>
      <w:proofErr w:type="gramEnd"/>
      <w:r>
        <w:rPr>
          <w:rStyle w:val="gnd-iwgdh3b"/>
          <w:rFonts w:ascii="Lucida Console" w:hAnsi="Lucida Console"/>
          <w:color w:val="F8F8F2"/>
          <w:bdr w:val="none" w:sz="0" w:space="0" w:color="auto" w:frame="1"/>
        </w:rPr>
        <w:t>3.184  0.0079</w:t>
      </w:r>
    </w:p>
    <w:p w14:paraId="7892CB4A" w14:textId="77777777" w:rsidR="008A2033" w:rsidRDefault="008A2033" w:rsidP="008A2033">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 standard      0.0562 0.0354 Inf   </w:t>
      </w:r>
      <w:proofErr w:type="gramStart"/>
      <w:r>
        <w:rPr>
          <w:rStyle w:val="gnd-iwgdh3b"/>
          <w:rFonts w:ascii="Lucida Console" w:hAnsi="Lucida Console"/>
          <w:color w:val="F8F8F2"/>
          <w:bdr w:val="none" w:sz="0" w:space="0" w:color="auto" w:frame="1"/>
        </w:rPr>
        <w:t>1.586  0.3867</w:t>
      </w:r>
      <w:proofErr w:type="gramEnd"/>
    </w:p>
    <w:p w14:paraId="328DD8DC" w14:textId="77777777" w:rsidR="008A2033" w:rsidRDefault="008A2033" w:rsidP="008A2033">
      <w:pPr>
        <w:pStyle w:val="HTMLPreformatted"/>
        <w:shd w:val="clear" w:color="auto" w:fill="282A36"/>
        <w:wordWrap w:val="0"/>
        <w:rPr>
          <w:rFonts w:ascii="Lucida Console" w:hAnsi="Lucida Console"/>
          <w:color w:val="F8F8F2"/>
        </w:rPr>
      </w:pPr>
      <w:r>
        <w:rPr>
          <w:rStyle w:val="gnd-iwgdh3b"/>
          <w:rFonts w:ascii="Lucida Console" w:hAnsi="Lucida Console"/>
          <w:color w:val="F8F8F2"/>
          <w:bdr w:val="none" w:sz="0" w:space="0" w:color="auto" w:frame="1"/>
        </w:rPr>
        <w:t xml:space="preserve"> nonlinear - standard   0.1690 0.0354 Inf   </w:t>
      </w:r>
      <w:proofErr w:type="gramStart"/>
      <w:r>
        <w:rPr>
          <w:rStyle w:val="gnd-iwgdh3b"/>
          <w:rFonts w:ascii="Lucida Console" w:hAnsi="Lucida Console"/>
          <w:color w:val="F8F8F2"/>
          <w:bdr w:val="none" w:sz="0" w:space="0" w:color="auto" w:frame="1"/>
        </w:rPr>
        <w:t>4.775  &lt;</w:t>
      </w:r>
      <w:proofErr w:type="gramEnd"/>
      <w:r>
        <w:rPr>
          <w:rStyle w:val="gnd-iwgdh3b"/>
          <w:rFonts w:ascii="Lucida Console" w:hAnsi="Lucida Console"/>
          <w:color w:val="F8F8F2"/>
          <w:bdr w:val="none" w:sz="0" w:space="0" w:color="auto" w:frame="1"/>
        </w:rPr>
        <w:t>.0001</w:t>
      </w:r>
    </w:p>
    <w:p w14:paraId="3AFACB8E" w14:textId="77777777" w:rsidR="008A2033" w:rsidRDefault="008A2033">
      <w:pPr>
        <w:rPr>
          <w:b/>
          <w:bCs/>
        </w:rPr>
      </w:pPr>
    </w:p>
    <w:p w14:paraId="372EEC1D" w14:textId="77777777" w:rsidR="008A2033" w:rsidRDefault="008A2033" w:rsidP="008A2033">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contrast               </w:t>
      </w:r>
      <w:proofErr w:type="spellStart"/>
      <w:proofErr w:type="gramStart"/>
      <w:r>
        <w:rPr>
          <w:rStyle w:val="gnd-iwgdh3b"/>
          <w:rFonts w:ascii="Lucida Console" w:hAnsi="Lucida Console"/>
          <w:color w:val="F8F8F2"/>
          <w:bdr w:val="none" w:sz="0" w:space="0" w:color="auto" w:frame="1"/>
        </w:rPr>
        <w:t>effect.size</w:t>
      </w:r>
      <w:proofErr w:type="spellEnd"/>
      <w:proofErr w:type="gramEnd"/>
      <w:r>
        <w:rPr>
          <w:rStyle w:val="gnd-iwgdh3b"/>
          <w:rFonts w:ascii="Lucida Console" w:hAnsi="Lucida Console"/>
          <w:color w:val="F8F8F2"/>
          <w:bdr w:val="none" w:sz="0" w:space="0" w:color="auto" w:frame="1"/>
        </w:rPr>
        <w:t xml:space="preserve">    SE  </w:t>
      </w:r>
      <w:proofErr w:type="spellStart"/>
      <w:r>
        <w:rPr>
          <w:rStyle w:val="gnd-iwgdh3b"/>
          <w:rFonts w:ascii="Lucida Console" w:hAnsi="Lucida Console"/>
          <w:color w:val="F8F8F2"/>
          <w:bdr w:val="none" w:sz="0" w:space="0" w:color="auto" w:frame="1"/>
        </w:rPr>
        <w:t>df</w:t>
      </w:r>
      <w:proofErr w:type="spellEnd"/>
      <w:r>
        <w:rPr>
          <w:rStyle w:val="gnd-iwgdh3b"/>
          <w:rFonts w:ascii="Lucida Console" w:hAnsi="Lucida Console"/>
          <w:color w:val="F8F8F2"/>
          <w:bdr w:val="none" w:sz="0" w:space="0" w:color="auto" w:frame="1"/>
        </w:rPr>
        <w:t xml:space="preserve"> </w:t>
      </w:r>
      <w:proofErr w:type="spellStart"/>
      <w:r>
        <w:rPr>
          <w:rStyle w:val="gnd-iwgdh3b"/>
          <w:rFonts w:ascii="Lucida Console" w:hAnsi="Lucida Console"/>
          <w:color w:val="F8F8F2"/>
          <w:bdr w:val="none" w:sz="0" w:space="0" w:color="auto" w:frame="1"/>
        </w:rPr>
        <w:t>asymp.LCL</w:t>
      </w:r>
      <w:proofErr w:type="spellEnd"/>
      <w:r>
        <w:rPr>
          <w:rStyle w:val="gnd-iwgdh3b"/>
          <w:rFonts w:ascii="Lucida Console" w:hAnsi="Lucida Console"/>
          <w:color w:val="F8F8F2"/>
          <w:bdr w:val="none" w:sz="0" w:space="0" w:color="auto" w:frame="1"/>
        </w:rPr>
        <w:t xml:space="preserve"> </w:t>
      </w:r>
      <w:proofErr w:type="spellStart"/>
      <w:r>
        <w:rPr>
          <w:rStyle w:val="gnd-iwgdh3b"/>
          <w:rFonts w:ascii="Lucida Console" w:hAnsi="Lucida Console"/>
          <w:color w:val="F8F8F2"/>
          <w:bdr w:val="none" w:sz="0" w:space="0" w:color="auto" w:frame="1"/>
        </w:rPr>
        <w:t>asymp.UCL</w:t>
      </w:r>
      <w:proofErr w:type="spellEnd"/>
    </w:p>
    <w:p w14:paraId="1E24D520" w14:textId="77777777" w:rsidR="008A2033" w:rsidRDefault="008A2033" w:rsidP="008A2033">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w:t>
      </w:r>
      <w:proofErr w:type="gramStart"/>
      <w:r>
        <w:rPr>
          <w:rStyle w:val="gnd-iwgdh3b"/>
          <w:rFonts w:ascii="Lucida Console" w:hAnsi="Lucida Console"/>
          <w:color w:val="F8F8F2"/>
          <w:bdr w:val="none" w:sz="0" w:space="0" w:color="auto" w:frame="1"/>
        </w:rPr>
        <w:t xml:space="preserve">linear)   </w:t>
      </w:r>
      <w:proofErr w:type="gramEnd"/>
      <w:r>
        <w:rPr>
          <w:rStyle w:val="gnd-iwgdh3b"/>
          <w:rFonts w:ascii="Lucida Console" w:hAnsi="Lucida Console"/>
          <w:color w:val="F8F8F2"/>
          <w:bdr w:val="none" w:sz="0" w:space="0" w:color="auto" w:frame="1"/>
        </w:rPr>
        <w:t xml:space="preserve">      -0.597 0.277 Inf    -1.140   -0.0532</w:t>
      </w:r>
    </w:p>
    <w:p w14:paraId="0610F622" w14:textId="77777777" w:rsidR="008A2033" w:rsidRDefault="008A2033" w:rsidP="008A2033">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w:t>
      </w:r>
      <w:proofErr w:type="gramStart"/>
      <w:r>
        <w:rPr>
          <w:rStyle w:val="gnd-iwgdh3b"/>
          <w:rFonts w:ascii="Lucida Console" w:hAnsi="Lucida Console"/>
          <w:color w:val="F8F8F2"/>
          <w:bdr w:val="none" w:sz="0" w:space="0" w:color="auto" w:frame="1"/>
        </w:rPr>
        <w:t xml:space="preserve">nonlinear)   </w:t>
      </w:r>
      <w:proofErr w:type="gramEnd"/>
      <w:r>
        <w:rPr>
          <w:rStyle w:val="gnd-iwgdh3b"/>
          <w:rFonts w:ascii="Lucida Console" w:hAnsi="Lucida Console"/>
          <w:color w:val="F8F8F2"/>
          <w:bdr w:val="none" w:sz="0" w:space="0" w:color="auto" w:frame="1"/>
        </w:rPr>
        <w:t xml:space="preserve">   -1.475 0.277 Inf    -2.018   -0.9321</w:t>
      </w:r>
    </w:p>
    <w:p w14:paraId="53BF3118" w14:textId="77777777" w:rsidR="008A2033" w:rsidRDefault="008A2033" w:rsidP="008A2033">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w:t>
      </w:r>
      <w:proofErr w:type="gramStart"/>
      <w:r>
        <w:rPr>
          <w:rStyle w:val="gnd-iwgdh3b"/>
          <w:rFonts w:ascii="Lucida Console" w:hAnsi="Lucida Console"/>
          <w:color w:val="F8F8F2"/>
          <w:bdr w:val="none" w:sz="0" w:space="0" w:color="auto" w:frame="1"/>
        </w:rPr>
        <w:t xml:space="preserve">standard)   </w:t>
      </w:r>
      <w:proofErr w:type="gramEnd"/>
      <w:r>
        <w:rPr>
          <w:rStyle w:val="gnd-iwgdh3b"/>
          <w:rFonts w:ascii="Lucida Console" w:hAnsi="Lucida Console"/>
          <w:color w:val="F8F8F2"/>
          <w:bdr w:val="none" w:sz="0" w:space="0" w:color="auto" w:frame="1"/>
        </w:rPr>
        <w:t xml:space="preserve">    -0.159 0.277 Inf    -0.702    0.3837</w:t>
      </w:r>
    </w:p>
    <w:p w14:paraId="68CB4F24" w14:textId="77777777" w:rsidR="008A2033" w:rsidRDefault="008A2033" w:rsidP="008A2033">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 </w:t>
      </w:r>
      <w:proofErr w:type="gramStart"/>
      <w:r>
        <w:rPr>
          <w:rStyle w:val="gnd-iwgdh3b"/>
          <w:rFonts w:ascii="Lucida Console" w:hAnsi="Lucida Console"/>
          <w:color w:val="F8F8F2"/>
          <w:bdr w:val="none" w:sz="0" w:space="0" w:color="auto" w:frame="1"/>
        </w:rPr>
        <w:t xml:space="preserve">nonlinear)   </w:t>
      </w:r>
      <w:proofErr w:type="gramEnd"/>
      <w:r>
        <w:rPr>
          <w:rStyle w:val="gnd-iwgdh3b"/>
          <w:rFonts w:ascii="Lucida Console" w:hAnsi="Lucida Console"/>
          <w:color w:val="F8F8F2"/>
          <w:bdr w:val="none" w:sz="0" w:space="0" w:color="auto" w:frame="1"/>
        </w:rPr>
        <w:t xml:space="preserve">     -0.878 0.276 Inf    -1.419   -0.3377</w:t>
      </w:r>
    </w:p>
    <w:p w14:paraId="5AA807B8" w14:textId="77777777" w:rsidR="008A2033" w:rsidRDefault="008A2033" w:rsidP="008A2033">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 </w:t>
      </w:r>
      <w:proofErr w:type="gramStart"/>
      <w:r>
        <w:rPr>
          <w:rStyle w:val="gnd-iwgdh3b"/>
          <w:rFonts w:ascii="Lucida Console" w:hAnsi="Lucida Console"/>
          <w:color w:val="F8F8F2"/>
          <w:bdr w:val="none" w:sz="0" w:space="0" w:color="auto" w:frame="1"/>
        </w:rPr>
        <w:t xml:space="preserve">standard)   </w:t>
      </w:r>
      <w:proofErr w:type="gramEnd"/>
      <w:r>
        <w:rPr>
          <w:rStyle w:val="gnd-iwgdh3b"/>
          <w:rFonts w:ascii="Lucida Console" w:hAnsi="Lucida Console"/>
          <w:color w:val="F8F8F2"/>
          <w:bdr w:val="none" w:sz="0" w:space="0" w:color="auto" w:frame="1"/>
        </w:rPr>
        <w:t xml:space="preserve">       0.438 0.276 Inf    -0.103    0.9782</w:t>
      </w:r>
    </w:p>
    <w:p w14:paraId="7B3D1068" w14:textId="77777777" w:rsidR="008A2033" w:rsidRDefault="008A2033" w:rsidP="008A2033">
      <w:pPr>
        <w:pStyle w:val="HTMLPreformatted"/>
        <w:shd w:val="clear" w:color="auto" w:fill="282A36"/>
        <w:wordWrap w:val="0"/>
        <w:rPr>
          <w:rFonts w:ascii="Lucida Console" w:hAnsi="Lucida Console"/>
          <w:color w:val="F8F8F2"/>
        </w:rPr>
      </w:pPr>
      <w:r>
        <w:rPr>
          <w:rStyle w:val="gnd-iwgdh3b"/>
          <w:rFonts w:ascii="Lucida Console" w:hAnsi="Lucida Console"/>
          <w:color w:val="F8F8F2"/>
          <w:bdr w:val="none" w:sz="0" w:space="0" w:color="auto" w:frame="1"/>
        </w:rPr>
        <w:t xml:space="preserve"> (nonlinear - </w:t>
      </w:r>
      <w:proofErr w:type="gramStart"/>
      <w:r>
        <w:rPr>
          <w:rStyle w:val="gnd-iwgdh3b"/>
          <w:rFonts w:ascii="Lucida Console" w:hAnsi="Lucida Console"/>
          <w:color w:val="F8F8F2"/>
          <w:bdr w:val="none" w:sz="0" w:space="0" w:color="auto" w:frame="1"/>
        </w:rPr>
        <w:t xml:space="preserve">standard)   </w:t>
      </w:r>
      <w:proofErr w:type="gramEnd"/>
      <w:r>
        <w:rPr>
          <w:rStyle w:val="gnd-iwgdh3b"/>
          <w:rFonts w:ascii="Lucida Console" w:hAnsi="Lucida Console"/>
          <w:color w:val="F8F8F2"/>
          <w:bdr w:val="none" w:sz="0" w:space="0" w:color="auto" w:frame="1"/>
        </w:rPr>
        <w:t xml:space="preserve">    1.316 0.276 Inf     0.776    1.8562</w:t>
      </w:r>
    </w:p>
    <w:p w14:paraId="1B19188E" w14:textId="77777777" w:rsidR="008A2033" w:rsidRDefault="008A2033">
      <w:pPr>
        <w:rPr>
          <w:b/>
          <w:bCs/>
        </w:rPr>
      </w:pPr>
    </w:p>
    <w:p w14:paraId="2C348F03" w14:textId="2B02879B" w:rsidR="008248E3" w:rsidRDefault="001C329E">
      <w:pPr>
        <w:rPr>
          <w:b/>
          <w:bCs/>
        </w:rPr>
      </w:pPr>
      <w:r>
        <w:rPr>
          <w:b/>
          <w:bCs/>
        </w:rPr>
        <w:lastRenderedPageBreak/>
        <w:t>Levels of objective R</w:t>
      </w:r>
    </w:p>
    <w:p w14:paraId="2B663EF9" w14:textId="15E6B60A" w:rsidR="001158AD" w:rsidRPr="00742A0C" w:rsidRDefault="001F616F">
      <w:r w:rsidRPr="00742A0C">
        <w:t>A final model to assess the experiment is to include the objective r values as categories to assess whether the nonlinear decay function is consistent throughout the levels</w:t>
      </w:r>
      <w:r w:rsidR="00044069" w:rsidRPr="00742A0C">
        <w:t xml:space="preserve"> of objective r</w:t>
      </w:r>
      <w:r w:rsidRPr="00742A0C">
        <w:t xml:space="preserve">. The objective r values were transformed into categories where .2-.39 was weak, .4-.59 was moderate, and .6+ was strong. </w:t>
      </w:r>
      <w:r w:rsidR="00972327" w:rsidRPr="00742A0C">
        <w:t>Sum contrast coding was set on condition and r value category using the stats package.</w:t>
      </w:r>
      <w:r w:rsidR="001158AD" w:rsidRPr="00742A0C">
        <w:t xml:space="preserve"> This is because the mixed model used is implemented as an improvement of a factorial ANOVA. To correctly interpret a mixed model being used for this purpose such as examining main effects and interactions, sum coding should be used </w:t>
      </w:r>
      <w:r w:rsidR="001158AD" w:rsidRPr="00742A0C">
        <w:fldChar w:fldCharType="begin"/>
      </w:r>
      <w:r w:rsidR="001158AD" w:rsidRPr="00742A0C">
        <w:instrText xml:space="preserve"> ADDIN ZOTERO_ITEM CSL_CITATION {"citationID":"keKfGD0T","properties":{"formattedCitation":"(Brehm &amp; Alday, 2022)","plainCitation":"(Brehm &amp; Alday, 2022)","noteIndex":0},"citationItems":[{"id":4908,"uris":["http://zotero.org/users/7306819/items/8CVJ9MY2"],"itemData":{"id":4908,"type":"article-journal","abstract":"Contrast coding in regression models, including mixed-effect models, changes what the terms in the model mean. In particular, it determines whether or not model terms should be interpreted as main effects. This paper highlights how opaque descriptions of contrast coding have affected the field of psycholinguistics. We begin with a reproducible example in R using simulated data to demonstrate how incorrect conclusions can be made from mixed models; this also serves as a primer on contrast coding for statistical novices. We then present an analysis of 3384 papers from the field of psycholinguistics that we coded based upon whether a clear description of contrast coding was present. This analysis demonstrates that the majority of the psycholinguistic literature does not transparently describe contrast coding choices, posing an important challenge to reproducibility and replicability in our field.","container-title":"Journal of Memory and Language","DOI":"10.1016/j.jml.2022.104334","ISSN":"0749-596X","journalAbbreviation":"Journal of Memory and Language","language":"en","page":"104334","source":"ScienceDirect","title":"Contrast coding choices in a decade of mixed models","volume":"125","author":[{"family":"Brehm","given":"Laurel"},{"family":"Alday","given":"Phillip M."}],"issued":{"date-parts":[["2022",8,1]]},"citation-key":"brehmContrastCodingChoices2022"}}],"schema":"https://github.com/citation-style-language/schema/raw/master/csl-citation.json"} </w:instrText>
      </w:r>
      <w:r w:rsidR="001158AD" w:rsidRPr="00742A0C">
        <w:fldChar w:fldCharType="separate"/>
      </w:r>
      <w:r w:rsidR="001158AD" w:rsidRPr="00742A0C">
        <w:rPr>
          <w:rFonts w:ascii="Calibri" w:hAnsi="Calibri" w:cs="Calibri"/>
        </w:rPr>
        <w:t>(Brehm &amp; Alday, 2022)</w:t>
      </w:r>
      <w:r w:rsidR="001158AD" w:rsidRPr="00742A0C">
        <w:fldChar w:fldCharType="end"/>
      </w:r>
      <w:r w:rsidR="001158AD" w:rsidRPr="00742A0C">
        <w:t xml:space="preserve">. Otherwise, it is not uncommon to misinterpret simple effects as main effects </w:t>
      </w:r>
      <w:r w:rsidR="001158AD" w:rsidRPr="00742A0C">
        <w:fldChar w:fldCharType="begin"/>
      </w:r>
      <w:r w:rsidR="001158AD" w:rsidRPr="00742A0C">
        <w:instrText xml:space="preserve"> ADDIN ZOTERO_ITEM CSL_CITATION {"citationID":"WZSqMzPo","properties":{"formattedCitation":"(Brehm &amp; Alday, 2022; Schad et al., 2020)","plainCitation":"(Brehm &amp; Alday, 2022; Schad et al., 2020)","noteIndex":0},"citationItems":[{"id":4908,"uris":["http://zotero.org/users/7306819/items/8CVJ9MY2"],"itemData":{"id":4908,"type":"article-journal","abstract":"Contrast coding in regression models, including mixed-effect models, changes what the terms in the model mean. In particular, it determines whether or not model terms should be interpreted as main effects. This paper highlights how opaque descriptions of contrast coding have affected the field of psycholinguistics. We begin with a reproducible example in R using simulated data to demonstrate how incorrect conclusions can be made from mixed models; this also serves as a primer on contrast coding for statistical novices. We then present an analysis of 3384 papers from the field of psycholinguistics that we coded based upon whether a clear description of contrast coding was present. This analysis demonstrates that the majority of the psycholinguistic literature does not transparently describe contrast coding choices, posing an important challenge to reproducibility and replicability in our field.","container-title":"Journal of Memory and Language","DOI":"10.1016/j.jml.2022.104334","ISSN":"0749-596X","journalAbbreviation":"Journal of Memory and Language","language":"en","page":"104334","source":"ScienceDirect","title":"Contrast coding choices in a decade of mixed models","volume":"125","author":[{"family":"Brehm","given":"Laurel"},{"family":"Alday","given":"Phillip M."}],"issued":{"date-parts":[["2022",8,1]]},"citation-key":"brehmContrastCodingChoices2022"}},{"id":4506,"uris":["http://zotero.org/users/7306819/items/H7SDIJ9I"],"itemData":{"id":4506,"type":"article-journal","abstract":"Abstract   Factorial experiments in research on memory, language, and in other areas are often analyzed using analysis of variance (ANOVA). However, for effects with more than one numerator degrees of freedom, e.g., for experimental factors with more than two levels, the ANOVA omnibus F-test is not informative about the source of a main effect or interaction. Because researchers typically have specific hypotheses about which condition means differ from each other, a priori contrasts (i.e., comparisons planned before the sample means are known) between specific conditions or combinations of conditions are the appropriate way to represent such hypotheses in the statistical model. Many researchers have pointed out that contrasts should be “tested instead of, rather than as a supplement to, the ordinary ‘omnibus’ F test” (Hays, 1973, p. 601). In this tutorial, we explain the mathematics underlying different kinds of contrasts (i.e., treatment, sum, repeated, polynomial, custom, nested, interaction contrasts), discuss their properties, and demonstrate how they are applied in the R System for Statistical Computing (R Core Team, 2018). In this context, we explain the generalized inverse which is needed to compute the coefficients for contrasts that test hypotheses that are not covered by the default set of contrasts. A detailed understanding of contrast coding is crucial for successful and correct specification in linear models (including linear mixed models). Contrasts defined a priori yield far more useful confirmatory tests of experimental hypotheses than standard omnibus F-tests. Reproducible code is available from  https://osf.io/7ukf6/ .","container-title":"Journal of Memory and Language","DOI":"10.1016/j.jml.2019.104038","note":"DOI: 10.1016/j.jml.2019.104038\nMAG ID: 2980204175","page":"104038","title":"How to capitalize on a priori contrasts in linear (mixed) models: A tutorial","volume":"110","author":[{"family":"Schad","given":"Daniel J."},{"family":"Vasishth","given":"Shravan"},{"family":"Hohenstein","given":"Sven"},{"family":"Kliegl","given":"Reinhold"}],"issued":{"date-parts":[["2020",2,1]]},"citation-key":"schadHowCapitalizePriori2020"}}],"schema":"https://github.com/citation-style-language/schema/raw/master/csl-citation.json"} </w:instrText>
      </w:r>
      <w:r w:rsidR="001158AD" w:rsidRPr="00742A0C">
        <w:fldChar w:fldCharType="separate"/>
      </w:r>
      <w:r w:rsidR="001158AD" w:rsidRPr="00742A0C">
        <w:rPr>
          <w:rFonts w:ascii="Calibri" w:hAnsi="Calibri" w:cs="Calibri"/>
        </w:rPr>
        <w:t>(Brehm &amp; Alday, 2022; Schad et al., 2020)</w:t>
      </w:r>
      <w:r w:rsidR="001158AD" w:rsidRPr="00742A0C">
        <w:fldChar w:fldCharType="end"/>
      </w:r>
      <w:r w:rsidR="001158AD" w:rsidRPr="00742A0C">
        <w:t>.</w:t>
      </w:r>
    </w:p>
    <w:p w14:paraId="1C833ADE" w14:textId="798FB7CD" w:rsidR="008248E3" w:rsidRPr="00742A0C" w:rsidRDefault="001158AD">
      <w:r w:rsidRPr="00742A0C">
        <w:t>After contrasts were set</w:t>
      </w:r>
      <w:r w:rsidR="00972327" w:rsidRPr="00742A0C">
        <w:t>, an interaction model</w:t>
      </w:r>
      <w:r w:rsidR="006906F9" w:rsidRPr="00742A0C">
        <w:t xml:space="preserve"> of</w:t>
      </w:r>
      <w:r w:rsidR="00972327" w:rsidRPr="00742A0C">
        <w:t xml:space="preserve"> condition * r category was built to assess whether the inclusion of r category would explain significantly more variance than the size model. Indeed, the interaction model did predict significantly more variance, X2 (8) = 855.36, p &lt; .001. </w:t>
      </w:r>
    </w:p>
    <w:p w14:paraId="3EB86D4B" w14:textId="0719D12C" w:rsidR="006F26AD" w:rsidRPr="00742A0C" w:rsidRDefault="00972327">
      <w:r w:rsidRPr="00742A0C">
        <w:t xml:space="preserve">Corrected pairwise comparisons </w:t>
      </w:r>
      <w:r w:rsidR="00044069" w:rsidRPr="00742A0C">
        <w:t xml:space="preserve">were conducted to assess whether there were significant differences in condition responses at the same objective r category, e.g., linear weak vs standard weak. The results </w:t>
      </w:r>
      <w:r w:rsidRPr="00742A0C">
        <w:t>suggested that the interaction was being driven at the moderate and strong correlation levels whereby conditions significantly differed.</w:t>
      </w:r>
      <w:r w:rsidR="006906F9" w:rsidRPr="00742A0C">
        <w:t xml:space="preserve"> At the moderate level, all comparisons were significant except for the linear vs non-linear comparison, p = 1.00. Further, at the strong level, all comparisons were significant except for the standard vs inverted comparison, p = 1.00</w:t>
      </w:r>
    </w:p>
    <w:p w14:paraId="64056DB0" w14:textId="77777777" w:rsidR="006F26AD" w:rsidRDefault="006F26AD" w:rsidP="006F26AD">
      <w:pPr>
        <w:pStyle w:val="HTMLPreformatted"/>
        <w:shd w:val="clear" w:color="auto" w:fill="282A36"/>
        <w:wordWrap w:val="0"/>
        <w:rPr>
          <w:rFonts w:ascii="Lucida Console" w:hAnsi="Lucida Console"/>
          <w:color w:val="F8F8F2"/>
        </w:rPr>
      </w:pPr>
      <w:r>
        <w:rPr>
          <w:rStyle w:val="gnd-iwgdh3b"/>
          <w:rFonts w:ascii="Lucida Console" w:hAnsi="Lucida Console"/>
          <w:color w:val="F8F8F2"/>
          <w:bdr w:val="none" w:sz="0" w:space="0" w:color="auto" w:frame="1"/>
        </w:rPr>
        <w:t xml:space="preserve">linear moderate - </w:t>
      </w:r>
      <w:proofErr w:type="spellStart"/>
      <w:r>
        <w:rPr>
          <w:rStyle w:val="gnd-iwgdh3b"/>
          <w:rFonts w:ascii="Lucida Console" w:hAnsi="Lucida Console"/>
          <w:color w:val="F8F8F2"/>
          <w:bdr w:val="none" w:sz="0" w:space="0" w:color="auto" w:frame="1"/>
        </w:rPr>
        <w:t>non_linear</w:t>
      </w:r>
      <w:proofErr w:type="spellEnd"/>
      <w:r>
        <w:rPr>
          <w:rStyle w:val="gnd-iwgdh3b"/>
          <w:rFonts w:ascii="Lucida Console" w:hAnsi="Lucida Console"/>
          <w:color w:val="F8F8F2"/>
          <w:bdr w:val="none" w:sz="0" w:space="0" w:color="auto" w:frame="1"/>
        </w:rPr>
        <w:t xml:space="preserve"> moderate    0.00658 0.00441 Inf   </w:t>
      </w:r>
      <w:proofErr w:type="gramStart"/>
      <w:r>
        <w:rPr>
          <w:rStyle w:val="gnd-iwgdh3b"/>
          <w:rFonts w:ascii="Lucida Console" w:hAnsi="Lucida Console"/>
          <w:color w:val="F8F8F2"/>
          <w:bdr w:val="none" w:sz="0" w:space="0" w:color="auto" w:frame="1"/>
        </w:rPr>
        <w:t>1.492  1.0000</w:t>
      </w:r>
      <w:proofErr w:type="gramEnd"/>
    </w:p>
    <w:p w14:paraId="3D7F8D71" w14:textId="77777777" w:rsidR="006F26AD" w:rsidRDefault="006F26AD" w:rsidP="006F26AD">
      <w:pPr>
        <w:pStyle w:val="HTMLPreformatted"/>
        <w:shd w:val="clear" w:color="auto" w:fill="282A36"/>
        <w:wordWrap w:val="0"/>
        <w:rPr>
          <w:rFonts w:ascii="Lucida Console" w:hAnsi="Lucida Console"/>
          <w:color w:val="F8F8F2"/>
        </w:rPr>
      </w:pPr>
      <w:r>
        <w:rPr>
          <w:rStyle w:val="gnd-iwgdh3b"/>
          <w:rFonts w:ascii="Lucida Console" w:hAnsi="Lucida Console"/>
          <w:color w:val="F8F8F2"/>
          <w:bdr w:val="none" w:sz="0" w:space="0" w:color="auto" w:frame="1"/>
        </w:rPr>
        <w:t xml:space="preserve">inverted strong - standard strong       -0.00598 0.00303 </w:t>
      </w:r>
      <w:proofErr w:type="gramStart"/>
      <w:r>
        <w:rPr>
          <w:rStyle w:val="gnd-iwgdh3b"/>
          <w:rFonts w:ascii="Lucida Console" w:hAnsi="Lucida Console"/>
          <w:color w:val="F8F8F2"/>
          <w:bdr w:val="none" w:sz="0" w:space="0" w:color="auto" w:frame="1"/>
        </w:rPr>
        <w:t>Inf  -</w:t>
      </w:r>
      <w:proofErr w:type="gramEnd"/>
      <w:r>
        <w:rPr>
          <w:rStyle w:val="gnd-iwgdh3b"/>
          <w:rFonts w:ascii="Lucida Console" w:hAnsi="Lucida Console"/>
          <w:color w:val="F8F8F2"/>
          <w:bdr w:val="none" w:sz="0" w:space="0" w:color="auto" w:frame="1"/>
        </w:rPr>
        <w:t>1.975  1.0000</w:t>
      </w:r>
    </w:p>
    <w:p w14:paraId="41C8BEEC" w14:textId="77777777" w:rsidR="006F26AD" w:rsidRDefault="006F26AD">
      <w:pPr>
        <w:rPr>
          <w:b/>
          <w:bCs/>
        </w:rPr>
      </w:pPr>
    </w:p>
    <w:p w14:paraId="3F389325" w14:textId="77777777" w:rsidR="006F26AD" w:rsidRDefault="006F26AD">
      <w:pPr>
        <w:rPr>
          <w:b/>
          <w:bCs/>
        </w:rPr>
      </w:pPr>
    </w:p>
    <w:p w14:paraId="2C723C8F" w14:textId="48B752BD" w:rsidR="00972327" w:rsidRDefault="00972327">
      <w:pPr>
        <w:rPr>
          <w:b/>
          <w:bCs/>
        </w:rPr>
      </w:pPr>
      <w:r>
        <w:rPr>
          <w:b/>
          <w:bCs/>
        </w:rPr>
        <w:t xml:space="preserve"> Interestingly, at the weak level, </w:t>
      </w:r>
      <w:r w:rsidR="006906F9">
        <w:rPr>
          <w:b/>
          <w:bCs/>
        </w:rPr>
        <w:t>all comparisons were insignificant</w:t>
      </w:r>
      <w:r>
        <w:rPr>
          <w:b/>
          <w:bCs/>
        </w:rPr>
        <w:t>.</w:t>
      </w:r>
      <w:r w:rsidR="00044069">
        <w:rPr>
          <w:b/>
          <w:bCs/>
        </w:rPr>
        <w:t xml:space="preserve"> </w:t>
      </w:r>
    </w:p>
    <w:p w14:paraId="38F76A37" w14:textId="1F54AB17" w:rsidR="00E54FB6" w:rsidRDefault="006F26AD" w:rsidP="00E54FB6">
      <w:pPr>
        <w:rPr>
          <w:b/>
          <w:bCs/>
        </w:rPr>
      </w:pPr>
      <w:r>
        <w:rPr>
          <w:b/>
          <w:bCs/>
        </w:rPr>
        <w:t xml:space="preserve">Estimated marginal means </w:t>
      </w:r>
      <w:proofErr w:type="gramStart"/>
      <w:r>
        <w:rPr>
          <w:b/>
          <w:bCs/>
        </w:rPr>
        <w:t>table</w:t>
      </w:r>
      <w:proofErr w:type="gramEnd"/>
    </w:p>
    <w:p w14:paraId="3842F8F7"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proofErr w:type="gramStart"/>
      <w:r w:rsidRPr="006F26AD">
        <w:rPr>
          <w:rStyle w:val="gnd-iwgdh3b"/>
          <w:rFonts w:ascii="Arial" w:hAnsi="Arial" w:cs="Arial"/>
          <w:bdr w:val="none" w:sz="0" w:space="0" w:color="auto" w:frame="1"/>
        </w:rPr>
        <w:t xml:space="preserve">condition  </w:t>
      </w:r>
      <w:proofErr w:type="spellStart"/>
      <w:r w:rsidRPr="006F26AD">
        <w:rPr>
          <w:rStyle w:val="gnd-iwgdh3b"/>
          <w:rFonts w:ascii="Arial" w:hAnsi="Arial" w:cs="Arial"/>
          <w:bdr w:val="none" w:sz="0" w:space="0" w:color="auto" w:frame="1"/>
        </w:rPr>
        <w:t>r</w:t>
      </w:r>
      <w:proofErr w:type="gramEnd"/>
      <w:r w:rsidRPr="006F26AD">
        <w:rPr>
          <w:rStyle w:val="gnd-iwgdh3b"/>
          <w:rFonts w:ascii="Arial" w:hAnsi="Arial" w:cs="Arial"/>
          <w:bdr w:val="none" w:sz="0" w:space="0" w:color="auto" w:frame="1"/>
        </w:rPr>
        <w:t>_cat</w:t>
      </w:r>
      <w:proofErr w:type="spellEnd"/>
      <w:r w:rsidRPr="006F26AD">
        <w:rPr>
          <w:rStyle w:val="gnd-iwgdh3b"/>
          <w:rFonts w:ascii="Arial" w:hAnsi="Arial" w:cs="Arial"/>
          <w:bdr w:val="none" w:sz="0" w:space="0" w:color="auto" w:frame="1"/>
        </w:rPr>
        <w:t xml:space="preserve">    </w:t>
      </w:r>
      <w:proofErr w:type="spellStart"/>
      <w:r w:rsidRPr="006F26AD">
        <w:rPr>
          <w:rStyle w:val="gnd-iwgdh3b"/>
          <w:rFonts w:ascii="Arial" w:hAnsi="Arial" w:cs="Arial"/>
          <w:bdr w:val="none" w:sz="0" w:space="0" w:color="auto" w:frame="1"/>
        </w:rPr>
        <w:t>emmean</w:t>
      </w:r>
      <w:proofErr w:type="spellEnd"/>
      <w:r w:rsidRPr="006F26AD">
        <w:rPr>
          <w:rStyle w:val="gnd-iwgdh3b"/>
          <w:rFonts w:ascii="Arial" w:hAnsi="Arial" w:cs="Arial"/>
          <w:bdr w:val="none" w:sz="0" w:space="0" w:color="auto" w:frame="1"/>
        </w:rPr>
        <w:t xml:space="preserve">     SE  </w:t>
      </w:r>
      <w:proofErr w:type="spellStart"/>
      <w:r w:rsidRPr="006F26AD">
        <w:rPr>
          <w:rStyle w:val="gnd-iwgdh3b"/>
          <w:rFonts w:ascii="Arial" w:hAnsi="Arial" w:cs="Arial"/>
          <w:bdr w:val="none" w:sz="0" w:space="0" w:color="auto" w:frame="1"/>
        </w:rPr>
        <w:t>df</w:t>
      </w:r>
      <w:proofErr w:type="spellEnd"/>
      <w:r w:rsidRPr="006F26AD">
        <w:rPr>
          <w:rStyle w:val="gnd-iwgdh3b"/>
          <w:rFonts w:ascii="Arial" w:hAnsi="Arial" w:cs="Arial"/>
          <w:bdr w:val="none" w:sz="0" w:space="0" w:color="auto" w:frame="1"/>
        </w:rPr>
        <w:t xml:space="preserve"> </w:t>
      </w:r>
      <w:proofErr w:type="spellStart"/>
      <w:r w:rsidRPr="006F26AD">
        <w:rPr>
          <w:rStyle w:val="gnd-iwgdh3b"/>
          <w:rFonts w:ascii="Arial" w:hAnsi="Arial" w:cs="Arial"/>
          <w:bdr w:val="none" w:sz="0" w:space="0" w:color="auto" w:frame="1"/>
        </w:rPr>
        <w:t>asymp.LCL</w:t>
      </w:r>
      <w:proofErr w:type="spellEnd"/>
      <w:r w:rsidRPr="006F26AD">
        <w:rPr>
          <w:rStyle w:val="gnd-iwgdh3b"/>
          <w:rFonts w:ascii="Arial" w:hAnsi="Arial" w:cs="Arial"/>
          <w:bdr w:val="none" w:sz="0" w:space="0" w:color="auto" w:frame="1"/>
        </w:rPr>
        <w:t xml:space="preserve"> </w:t>
      </w:r>
      <w:proofErr w:type="spellStart"/>
      <w:r w:rsidRPr="006F26AD">
        <w:rPr>
          <w:rStyle w:val="gnd-iwgdh3b"/>
          <w:rFonts w:ascii="Arial" w:hAnsi="Arial" w:cs="Arial"/>
          <w:bdr w:val="none" w:sz="0" w:space="0" w:color="auto" w:frame="1"/>
        </w:rPr>
        <w:t>asymp.UCL</w:t>
      </w:r>
      <w:proofErr w:type="spellEnd"/>
    </w:p>
    <w:p w14:paraId="7C55FEEF"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r w:rsidRPr="006F26AD">
        <w:rPr>
          <w:rStyle w:val="gnd-iwgdh3b"/>
          <w:rFonts w:ascii="Arial" w:hAnsi="Arial" w:cs="Arial"/>
          <w:bdr w:val="none" w:sz="0" w:space="0" w:color="auto" w:frame="1"/>
        </w:rPr>
        <w:t xml:space="preserve"> inverted   weak     0.2154 0.0113 Inf    0.1932     0.238</w:t>
      </w:r>
    </w:p>
    <w:p w14:paraId="0A22038C"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r w:rsidRPr="006F26AD">
        <w:rPr>
          <w:rStyle w:val="gnd-iwgdh3b"/>
          <w:rFonts w:ascii="Arial" w:hAnsi="Arial" w:cs="Arial"/>
          <w:bdr w:val="none" w:sz="0" w:space="0" w:color="auto" w:frame="1"/>
        </w:rPr>
        <w:t xml:space="preserve"> linear     weak     0.2297 0.0113 Inf    0.2075     0.252</w:t>
      </w:r>
    </w:p>
    <w:p w14:paraId="55EEDAEA"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r w:rsidRPr="006F26AD">
        <w:rPr>
          <w:rStyle w:val="gnd-iwgdh3b"/>
          <w:rFonts w:ascii="Arial" w:hAnsi="Arial" w:cs="Arial"/>
          <w:bdr w:val="none" w:sz="0" w:space="0" w:color="auto" w:frame="1"/>
        </w:rPr>
        <w:t xml:space="preserve"> </w:t>
      </w:r>
      <w:proofErr w:type="spellStart"/>
      <w:r w:rsidRPr="006F26AD">
        <w:rPr>
          <w:rStyle w:val="gnd-iwgdh3b"/>
          <w:rFonts w:ascii="Arial" w:hAnsi="Arial" w:cs="Arial"/>
          <w:bdr w:val="none" w:sz="0" w:space="0" w:color="auto" w:frame="1"/>
        </w:rPr>
        <w:t>non_linear</w:t>
      </w:r>
      <w:proofErr w:type="spellEnd"/>
      <w:r w:rsidRPr="006F26AD">
        <w:rPr>
          <w:rStyle w:val="gnd-iwgdh3b"/>
          <w:rFonts w:ascii="Arial" w:hAnsi="Arial" w:cs="Arial"/>
          <w:bdr w:val="none" w:sz="0" w:space="0" w:color="auto" w:frame="1"/>
        </w:rPr>
        <w:t xml:space="preserve"> weak     0.2205 0.0113 Inf    0.1982     0.243</w:t>
      </w:r>
    </w:p>
    <w:p w14:paraId="475120AB"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r w:rsidRPr="006F26AD">
        <w:rPr>
          <w:rStyle w:val="gnd-iwgdh3b"/>
          <w:rFonts w:ascii="Arial" w:hAnsi="Arial" w:cs="Arial"/>
          <w:bdr w:val="none" w:sz="0" w:space="0" w:color="auto" w:frame="1"/>
        </w:rPr>
        <w:t xml:space="preserve"> standard   weak     0.2197 0.0113 Inf    0.1975     0.242</w:t>
      </w:r>
    </w:p>
    <w:p w14:paraId="0E5F1BE9"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r w:rsidRPr="006F26AD">
        <w:rPr>
          <w:rStyle w:val="gnd-iwgdh3b"/>
          <w:rFonts w:ascii="Arial" w:hAnsi="Arial" w:cs="Arial"/>
          <w:bdr w:val="none" w:sz="0" w:space="0" w:color="auto" w:frame="1"/>
        </w:rPr>
        <w:t xml:space="preserve"> inverted   moderate 0.1914 0.0157 Inf    0.1607     0.222</w:t>
      </w:r>
    </w:p>
    <w:p w14:paraId="71BE80AD"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r w:rsidRPr="006F26AD">
        <w:rPr>
          <w:rStyle w:val="gnd-iwgdh3b"/>
          <w:rFonts w:ascii="Arial" w:hAnsi="Arial" w:cs="Arial"/>
          <w:bdr w:val="none" w:sz="0" w:space="0" w:color="auto" w:frame="1"/>
        </w:rPr>
        <w:t xml:space="preserve"> linear     moderate 0.1674 0.0157 Inf    0.1366     0.198</w:t>
      </w:r>
    </w:p>
    <w:p w14:paraId="345B4E2E"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r w:rsidRPr="006F26AD">
        <w:rPr>
          <w:rStyle w:val="gnd-iwgdh3b"/>
          <w:rFonts w:ascii="Arial" w:hAnsi="Arial" w:cs="Arial"/>
          <w:bdr w:val="none" w:sz="0" w:space="0" w:color="auto" w:frame="1"/>
        </w:rPr>
        <w:t xml:space="preserve"> </w:t>
      </w:r>
      <w:proofErr w:type="spellStart"/>
      <w:r w:rsidRPr="006F26AD">
        <w:rPr>
          <w:rStyle w:val="gnd-iwgdh3b"/>
          <w:rFonts w:ascii="Arial" w:hAnsi="Arial" w:cs="Arial"/>
          <w:bdr w:val="none" w:sz="0" w:space="0" w:color="auto" w:frame="1"/>
        </w:rPr>
        <w:t>non_linear</w:t>
      </w:r>
      <w:proofErr w:type="spellEnd"/>
      <w:r w:rsidRPr="006F26AD">
        <w:rPr>
          <w:rStyle w:val="gnd-iwgdh3b"/>
          <w:rFonts w:ascii="Arial" w:hAnsi="Arial" w:cs="Arial"/>
          <w:bdr w:val="none" w:sz="0" w:space="0" w:color="auto" w:frame="1"/>
        </w:rPr>
        <w:t xml:space="preserve"> moderate 0.1608 0.0157 Inf    0.1300     0.192</w:t>
      </w:r>
    </w:p>
    <w:p w14:paraId="2DD312C1"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r w:rsidRPr="006F26AD">
        <w:rPr>
          <w:rStyle w:val="gnd-iwgdh3b"/>
          <w:rFonts w:ascii="Arial" w:hAnsi="Arial" w:cs="Arial"/>
          <w:bdr w:val="none" w:sz="0" w:space="0" w:color="auto" w:frame="1"/>
        </w:rPr>
        <w:t xml:space="preserve"> standard   moderate 0.2264 0.0157 Inf    0.1956     0.257</w:t>
      </w:r>
    </w:p>
    <w:p w14:paraId="15833A00"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r w:rsidRPr="006F26AD">
        <w:rPr>
          <w:rStyle w:val="gnd-iwgdh3b"/>
          <w:rFonts w:ascii="Arial" w:hAnsi="Arial" w:cs="Arial"/>
          <w:bdr w:val="none" w:sz="0" w:space="0" w:color="auto" w:frame="1"/>
        </w:rPr>
        <w:t xml:space="preserve"> inverted   strong   0.1835 0.0104 Inf    0.1631     0.204</w:t>
      </w:r>
    </w:p>
    <w:p w14:paraId="6654DB34"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r w:rsidRPr="006F26AD">
        <w:rPr>
          <w:rStyle w:val="gnd-iwgdh3b"/>
          <w:rFonts w:ascii="Arial" w:hAnsi="Arial" w:cs="Arial"/>
          <w:bdr w:val="none" w:sz="0" w:space="0" w:color="auto" w:frame="1"/>
        </w:rPr>
        <w:t xml:space="preserve"> linear     strong   0.1016 0.0104 Inf    0.0812     0.122</w:t>
      </w:r>
    </w:p>
    <w:p w14:paraId="606A457C"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r w:rsidRPr="006F26AD">
        <w:rPr>
          <w:rStyle w:val="gnd-iwgdh3b"/>
          <w:rFonts w:ascii="Arial" w:hAnsi="Arial" w:cs="Arial"/>
          <w:bdr w:val="none" w:sz="0" w:space="0" w:color="auto" w:frame="1"/>
        </w:rPr>
        <w:t xml:space="preserve"> </w:t>
      </w:r>
      <w:proofErr w:type="spellStart"/>
      <w:r w:rsidRPr="006F26AD">
        <w:rPr>
          <w:rStyle w:val="gnd-iwgdh3b"/>
          <w:rFonts w:ascii="Arial" w:hAnsi="Arial" w:cs="Arial"/>
          <w:bdr w:val="none" w:sz="0" w:space="0" w:color="auto" w:frame="1"/>
        </w:rPr>
        <w:t>non_linear</w:t>
      </w:r>
      <w:proofErr w:type="spellEnd"/>
      <w:r w:rsidRPr="006F26AD">
        <w:rPr>
          <w:rStyle w:val="gnd-iwgdh3b"/>
          <w:rFonts w:ascii="Arial" w:hAnsi="Arial" w:cs="Arial"/>
          <w:bdr w:val="none" w:sz="0" w:space="0" w:color="auto" w:frame="1"/>
        </w:rPr>
        <w:t xml:space="preserve"> strong   0.0906 0.0104 Inf    0.0702     0.111</w:t>
      </w:r>
    </w:p>
    <w:p w14:paraId="67F89FF4" w14:textId="77777777" w:rsidR="006F26AD" w:rsidRPr="006F26AD" w:rsidRDefault="006F26AD" w:rsidP="006F26AD">
      <w:pPr>
        <w:pStyle w:val="HTMLPreformatted"/>
        <w:shd w:val="clear" w:color="auto" w:fill="FFFFFF" w:themeFill="background1"/>
        <w:wordWrap w:val="0"/>
        <w:rPr>
          <w:rFonts w:ascii="Arial" w:hAnsi="Arial" w:cs="Arial"/>
        </w:rPr>
      </w:pPr>
      <w:r w:rsidRPr="006F26AD">
        <w:rPr>
          <w:rStyle w:val="gnd-iwgdh3b"/>
          <w:rFonts w:ascii="Arial" w:hAnsi="Arial" w:cs="Arial"/>
          <w:bdr w:val="none" w:sz="0" w:space="0" w:color="auto" w:frame="1"/>
        </w:rPr>
        <w:t xml:space="preserve"> standard   strong   0.1895 0.0104 Inf    0.1692     0.210</w:t>
      </w:r>
    </w:p>
    <w:p w14:paraId="2B8C1B13" w14:textId="62C0A5E0" w:rsidR="00E54FB6" w:rsidRDefault="004E3F17">
      <w:pPr>
        <w:rPr>
          <w:rFonts w:ascii="Arial" w:hAnsi="Arial" w:cs="Arial"/>
          <w:b/>
          <w:bCs/>
        </w:rPr>
      </w:pPr>
      <w:r>
        <w:rPr>
          <w:rFonts w:ascii="Arial" w:hAnsi="Arial" w:cs="Arial"/>
          <w:b/>
          <w:bCs/>
        </w:rPr>
        <w:t>CONTRASTS</w:t>
      </w:r>
    </w:p>
    <w:p w14:paraId="6E86DAAE"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contrast                                estimate      </w:t>
      </w:r>
      <w:proofErr w:type="gramStart"/>
      <w:r>
        <w:rPr>
          <w:rStyle w:val="gnd-iwgdh3b"/>
          <w:rFonts w:ascii="Lucida Console" w:hAnsi="Lucida Console"/>
          <w:color w:val="F8F8F2"/>
          <w:bdr w:val="none" w:sz="0" w:space="0" w:color="auto" w:frame="1"/>
        </w:rPr>
        <w:t xml:space="preserve">SE  </w:t>
      </w:r>
      <w:proofErr w:type="spellStart"/>
      <w:r>
        <w:rPr>
          <w:rStyle w:val="gnd-iwgdh3b"/>
          <w:rFonts w:ascii="Lucida Console" w:hAnsi="Lucida Console"/>
          <w:color w:val="F8F8F2"/>
          <w:bdr w:val="none" w:sz="0" w:space="0" w:color="auto" w:frame="1"/>
        </w:rPr>
        <w:t>df</w:t>
      </w:r>
      <w:proofErr w:type="spellEnd"/>
      <w:proofErr w:type="gramEnd"/>
      <w:r>
        <w:rPr>
          <w:rStyle w:val="gnd-iwgdh3b"/>
          <w:rFonts w:ascii="Lucida Console" w:hAnsi="Lucida Console"/>
          <w:color w:val="F8F8F2"/>
          <w:bdr w:val="none" w:sz="0" w:space="0" w:color="auto" w:frame="1"/>
        </w:rPr>
        <w:t xml:space="preserve"> </w:t>
      </w:r>
      <w:proofErr w:type="spellStart"/>
      <w:r>
        <w:rPr>
          <w:rStyle w:val="gnd-iwgdh3b"/>
          <w:rFonts w:ascii="Lucida Console" w:hAnsi="Lucida Console"/>
          <w:color w:val="F8F8F2"/>
          <w:bdr w:val="none" w:sz="0" w:space="0" w:color="auto" w:frame="1"/>
        </w:rPr>
        <w:t>z.ratio</w:t>
      </w:r>
      <w:proofErr w:type="spellEnd"/>
      <w:r>
        <w:rPr>
          <w:rStyle w:val="gnd-iwgdh3b"/>
          <w:rFonts w:ascii="Lucida Console" w:hAnsi="Lucida Console"/>
          <w:color w:val="F8F8F2"/>
          <w:bdr w:val="none" w:sz="0" w:space="0" w:color="auto" w:frame="1"/>
        </w:rPr>
        <w:t xml:space="preserve"> </w:t>
      </w:r>
      <w:proofErr w:type="spellStart"/>
      <w:r>
        <w:rPr>
          <w:rStyle w:val="gnd-iwgdh3b"/>
          <w:rFonts w:ascii="Lucida Console" w:hAnsi="Lucida Console"/>
          <w:color w:val="F8F8F2"/>
          <w:bdr w:val="none" w:sz="0" w:space="0" w:color="auto" w:frame="1"/>
        </w:rPr>
        <w:t>p.value</w:t>
      </w:r>
      <w:proofErr w:type="spellEnd"/>
    </w:p>
    <w:p w14:paraId="46803574"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weak - linear weak            -0.014093 0.00442 </w:t>
      </w:r>
      <w:proofErr w:type="gramStart"/>
      <w:r>
        <w:rPr>
          <w:rStyle w:val="gnd-iwgdh3b"/>
          <w:rFonts w:ascii="Lucida Console" w:hAnsi="Lucida Console"/>
          <w:color w:val="F8F8F2"/>
          <w:bdr w:val="none" w:sz="0" w:space="0" w:color="auto" w:frame="1"/>
        </w:rPr>
        <w:t>Inf  -</w:t>
      </w:r>
      <w:proofErr w:type="gramEnd"/>
      <w:r>
        <w:rPr>
          <w:rStyle w:val="gnd-iwgdh3b"/>
          <w:rFonts w:ascii="Lucida Console" w:hAnsi="Lucida Console"/>
          <w:color w:val="F8F8F2"/>
          <w:bdr w:val="none" w:sz="0" w:space="0" w:color="auto" w:frame="1"/>
        </w:rPr>
        <w:t>3.189  0.0942</w:t>
      </w:r>
    </w:p>
    <w:p w14:paraId="3F8F80E0"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weak - nonlinear weak         -0.005338 0.00442 </w:t>
      </w:r>
      <w:proofErr w:type="gramStart"/>
      <w:r>
        <w:rPr>
          <w:rStyle w:val="gnd-iwgdh3b"/>
          <w:rFonts w:ascii="Lucida Console" w:hAnsi="Lucida Console"/>
          <w:color w:val="F8F8F2"/>
          <w:bdr w:val="none" w:sz="0" w:space="0" w:color="auto" w:frame="1"/>
        </w:rPr>
        <w:t>Inf  -</w:t>
      </w:r>
      <w:proofErr w:type="gramEnd"/>
      <w:r>
        <w:rPr>
          <w:rStyle w:val="gnd-iwgdh3b"/>
          <w:rFonts w:ascii="Lucida Console" w:hAnsi="Lucida Console"/>
          <w:color w:val="F8F8F2"/>
          <w:bdr w:val="none" w:sz="0" w:space="0" w:color="auto" w:frame="1"/>
        </w:rPr>
        <w:t>1.208  1.0000</w:t>
      </w:r>
    </w:p>
    <w:p w14:paraId="7F4FF420"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weak - standard weak          -0.004739 0.00442 </w:t>
      </w:r>
      <w:proofErr w:type="gramStart"/>
      <w:r>
        <w:rPr>
          <w:rStyle w:val="gnd-iwgdh3b"/>
          <w:rFonts w:ascii="Lucida Console" w:hAnsi="Lucida Console"/>
          <w:color w:val="F8F8F2"/>
          <w:bdr w:val="none" w:sz="0" w:space="0" w:color="auto" w:frame="1"/>
        </w:rPr>
        <w:t>Inf  -</w:t>
      </w:r>
      <w:proofErr w:type="gramEnd"/>
      <w:r>
        <w:rPr>
          <w:rStyle w:val="gnd-iwgdh3b"/>
          <w:rFonts w:ascii="Lucida Console" w:hAnsi="Lucida Console"/>
          <w:color w:val="F8F8F2"/>
          <w:bdr w:val="none" w:sz="0" w:space="0" w:color="auto" w:frame="1"/>
        </w:rPr>
        <w:t>1.072  1.0000</w:t>
      </w:r>
    </w:p>
    <w:p w14:paraId="73EBF9EB" w14:textId="6955B5BC"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linear weak - nonlinear weak            0.008755 0.00442 Inf   </w:t>
      </w:r>
      <w:proofErr w:type="gramStart"/>
      <w:r>
        <w:rPr>
          <w:rStyle w:val="gnd-iwgdh3b"/>
          <w:rFonts w:ascii="Lucida Console" w:hAnsi="Lucida Console"/>
          <w:color w:val="F8F8F2"/>
          <w:bdr w:val="none" w:sz="0" w:space="0" w:color="auto" w:frame="1"/>
        </w:rPr>
        <w:t>1.982  1.0000</w:t>
      </w:r>
      <w:proofErr w:type="gramEnd"/>
    </w:p>
    <w:p w14:paraId="3EDF8F21"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lastRenderedPageBreak/>
        <w:t xml:space="preserve"> linear weak - standard weak             0.009354 0.00442 Inf   </w:t>
      </w:r>
      <w:proofErr w:type="gramStart"/>
      <w:r>
        <w:rPr>
          <w:rStyle w:val="gnd-iwgdh3b"/>
          <w:rFonts w:ascii="Lucida Console" w:hAnsi="Lucida Console"/>
          <w:color w:val="F8F8F2"/>
          <w:bdr w:val="none" w:sz="0" w:space="0" w:color="auto" w:frame="1"/>
        </w:rPr>
        <w:t>2.116  1.0000</w:t>
      </w:r>
      <w:proofErr w:type="gramEnd"/>
    </w:p>
    <w:p w14:paraId="6AFCD528" w14:textId="7EC51223"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nonlinear weak - standard weak          0.000599 0.00442 Inf   </w:t>
      </w:r>
      <w:proofErr w:type="gramStart"/>
      <w:r>
        <w:rPr>
          <w:rStyle w:val="gnd-iwgdh3b"/>
          <w:rFonts w:ascii="Lucida Console" w:hAnsi="Lucida Console"/>
          <w:color w:val="F8F8F2"/>
          <w:bdr w:val="none" w:sz="0" w:space="0" w:color="auto" w:frame="1"/>
        </w:rPr>
        <w:t>0.136  1.0000</w:t>
      </w:r>
      <w:proofErr w:type="gramEnd"/>
    </w:p>
    <w:p w14:paraId="4E83B168" w14:textId="398001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inverted moderate - linear moderate     0.024373 0.00442 Inf   </w:t>
      </w:r>
      <w:proofErr w:type="gramStart"/>
      <w:r>
        <w:rPr>
          <w:rStyle w:val="gnd-iwgdh3b"/>
          <w:rFonts w:ascii="Lucida Console" w:hAnsi="Lucida Console"/>
          <w:color w:val="F8F8F2"/>
          <w:bdr w:val="none" w:sz="0" w:space="0" w:color="auto" w:frame="1"/>
        </w:rPr>
        <w:t>5.509  &lt;</w:t>
      </w:r>
      <w:proofErr w:type="gramEnd"/>
      <w:r>
        <w:rPr>
          <w:rStyle w:val="gnd-iwgdh3b"/>
          <w:rFonts w:ascii="Lucida Console" w:hAnsi="Lucida Console"/>
          <w:color w:val="F8F8F2"/>
          <w:bdr w:val="none" w:sz="0" w:space="0" w:color="auto" w:frame="1"/>
        </w:rPr>
        <w:t>.0001</w:t>
      </w:r>
    </w:p>
    <w:p w14:paraId="2D39C2EA"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moderate - nonlinear </w:t>
      </w:r>
      <w:proofErr w:type="gramStart"/>
      <w:r>
        <w:rPr>
          <w:rStyle w:val="gnd-iwgdh3b"/>
          <w:rFonts w:ascii="Lucida Console" w:hAnsi="Lucida Console"/>
          <w:color w:val="F8F8F2"/>
          <w:bdr w:val="none" w:sz="0" w:space="0" w:color="auto" w:frame="1"/>
        </w:rPr>
        <w:t>moderate  0.030655</w:t>
      </w:r>
      <w:proofErr w:type="gramEnd"/>
      <w:r>
        <w:rPr>
          <w:rStyle w:val="gnd-iwgdh3b"/>
          <w:rFonts w:ascii="Lucida Console" w:hAnsi="Lucida Console"/>
          <w:color w:val="F8F8F2"/>
          <w:bdr w:val="none" w:sz="0" w:space="0" w:color="auto" w:frame="1"/>
        </w:rPr>
        <w:t xml:space="preserve"> 0.00442 Inf   6.935  &lt;.0001</w:t>
      </w:r>
    </w:p>
    <w:p w14:paraId="1BF76693"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moderate - standard </w:t>
      </w:r>
      <w:proofErr w:type="gramStart"/>
      <w:r>
        <w:rPr>
          <w:rStyle w:val="gnd-iwgdh3b"/>
          <w:rFonts w:ascii="Lucida Console" w:hAnsi="Lucida Console"/>
          <w:color w:val="F8F8F2"/>
          <w:bdr w:val="none" w:sz="0" w:space="0" w:color="auto" w:frame="1"/>
        </w:rPr>
        <w:t>moderate  -</w:t>
      </w:r>
      <w:proofErr w:type="gramEnd"/>
      <w:r>
        <w:rPr>
          <w:rStyle w:val="gnd-iwgdh3b"/>
          <w:rFonts w:ascii="Lucida Console" w:hAnsi="Lucida Console"/>
          <w:color w:val="F8F8F2"/>
          <w:bdr w:val="none" w:sz="0" w:space="0" w:color="auto" w:frame="1"/>
        </w:rPr>
        <w:t>0.035064 0.00442 Inf  -7.925  &lt;.0001</w:t>
      </w:r>
    </w:p>
    <w:p w14:paraId="1521B0C0" w14:textId="5A2ADD7E"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linear moderate - nonlinear moderate    0.006282 0.00442 Inf   </w:t>
      </w:r>
      <w:proofErr w:type="gramStart"/>
      <w:r>
        <w:rPr>
          <w:rStyle w:val="gnd-iwgdh3b"/>
          <w:rFonts w:ascii="Lucida Console" w:hAnsi="Lucida Console"/>
          <w:color w:val="F8F8F2"/>
          <w:bdr w:val="none" w:sz="0" w:space="0" w:color="auto" w:frame="1"/>
        </w:rPr>
        <w:t>1.422  1.0000</w:t>
      </w:r>
      <w:proofErr w:type="gramEnd"/>
    </w:p>
    <w:p w14:paraId="48867510"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moderate - standard moderate    -0.059437 0.00442 Inf -13.</w:t>
      </w:r>
      <w:proofErr w:type="gramStart"/>
      <w:r>
        <w:rPr>
          <w:rStyle w:val="gnd-iwgdh3b"/>
          <w:rFonts w:ascii="Lucida Console" w:hAnsi="Lucida Console"/>
          <w:color w:val="F8F8F2"/>
          <w:bdr w:val="none" w:sz="0" w:space="0" w:color="auto" w:frame="1"/>
        </w:rPr>
        <w:t>438  &lt;</w:t>
      </w:r>
      <w:proofErr w:type="gramEnd"/>
      <w:r>
        <w:rPr>
          <w:rStyle w:val="gnd-iwgdh3b"/>
          <w:rFonts w:ascii="Lucida Console" w:hAnsi="Lucida Console"/>
          <w:color w:val="F8F8F2"/>
          <w:bdr w:val="none" w:sz="0" w:space="0" w:color="auto" w:frame="1"/>
        </w:rPr>
        <w:t>.0001</w:t>
      </w:r>
    </w:p>
    <w:p w14:paraId="5FA1B85E"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p>
    <w:p w14:paraId="259B42EB" w14:textId="651B33DE"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nonlinear moderate - standard moderate -0.065718 0.00442 Inf -14.</w:t>
      </w:r>
      <w:proofErr w:type="gramStart"/>
      <w:r>
        <w:rPr>
          <w:rStyle w:val="gnd-iwgdh3b"/>
          <w:rFonts w:ascii="Lucida Console" w:hAnsi="Lucida Console"/>
          <w:color w:val="F8F8F2"/>
          <w:bdr w:val="none" w:sz="0" w:space="0" w:color="auto" w:frame="1"/>
        </w:rPr>
        <w:t>872  &lt;</w:t>
      </w:r>
      <w:proofErr w:type="gramEnd"/>
      <w:r>
        <w:rPr>
          <w:rStyle w:val="gnd-iwgdh3b"/>
          <w:rFonts w:ascii="Lucida Console" w:hAnsi="Lucida Console"/>
          <w:color w:val="F8F8F2"/>
          <w:bdr w:val="none" w:sz="0" w:space="0" w:color="auto" w:frame="1"/>
        </w:rPr>
        <w:t>.0001</w:t>
      </w:r>
    </w:p>
    <w:p w14:paraId="78DAD115" w14:textId="1E5F084C"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w:t>
      </w:r>
    </w:p>
    <w:p w14:paraId="7D93FA2D"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strong - linear strong         0.082385 0.00304 </w:t>
      </w:r>
      <w:proofErr w:type="gramStart"/>
      <w:r>
        <w:rPr>
          <w:rStyle w:val="gnd-iwgdh3b"/>
          <w:rFonts w:ascii="Lucida Console" w:hAnsi="Lucida Console"/>
          <w:color w:val="F8F8F2"/>
          <w:bdr w:val="none" w:sz="0" w:space="0" w:color="auto" w:frame="1"/>
        </w:rPr>
        <w:t>Inf  27.144</w:t>
      </w:r>
      <w:proofErr w:type="gramEnd"/>
      <w:r>
        <w:rPr>
          <w:rStyle w:val="gnd-iwgdh3b"/>
          <w:rFonts w:ascii="Lucida Console" w:hAnsi="Lucida Console"/>
          <w:color w:val="F8F8F2"/>
          <w:bdr w:val="none" w:sz="0" w:space="0" w:color="auto" w:frame="1"/>
        </w:rPr>
        <w:t xml:space="preserve">  &lt;.0001</w:t>
      </w:r>
    </w:p>
    <w:p w14:paraId="30F191C0"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strong - nonlinear strong      0.093129 0.00303 </w:t>
      </w:r>
      <w:proofErr w:type="gramStart"/>
      <w:r>
        <w:rPr>
          <w:rStyle w:val="gnd-iwgdh3b"/>
          <w:rFonts w:ascii="Lucida Console" w:hAnsi="Lucida Console"/>
          <w:color w:val="F8F8F2"/>
          <w:bdr w:val="none" w:sz="0" w:space="0" w:color="auto" w:frame="1"/>
        </w:rPr>
        <w:t>Inf  30.712</w:t>
      </w:r>
      <w:proofErr w:type="gramEnd"/>
      <w:r>
        <w:rPr>
          <w:rStyle w:val="gnd-iwgdh3b"/>
          <w:rFonts w:ascii="Lucida Console" w:hAnsi="Lucida Console"/>
          <w:color w:val="F8F8F2"/>
          <w:bdr w:val="none" w:sz="0" w:space="0" w:color="auto" w:frame="1"/>
        </w:rPr>
        <w:t xml:space="preserve">  &lt;.0001</w:t>
      </w:r>
    </w:p>
    <w:p w14:paraId="3E7140E7"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strong - standard strong      -0.006134 0.00304 </w:t>
      </w:r>
      <w:proofErr w:type="gramStart"/>
      <w:r>
        <w:rPr>
          <w:rStyle w:val="gnd-iwgdh3b"/>
          <w:rFonts w:ascii="Lucida Console" w:hAnsi="Lucida Console"/>
          <w:color w:val="F8F8F2"/>
          <w:bdr w:val="none" w:sz="0" w:space="0" w:color="auto" w:frame="1"/>
        </w:rPr>
        <w:t>Inf  -</w:t>
      </w:r>
      <w:proofErr w:type="gramEnd"/>
      <w:r>
        <w:rPr>
          <w:rStyle w:val="gnd-iwgdh3b"/>
          <w:rFonts w:ascii="Lucida Console" w:hAnsi="Lucida Console"/>
          <w:color w:val="F8F8F2"/>
          <w:bdr w:val="none" w:sz="0" w:space="0" w:color="auto" w:frame="1"/>
        </w:rPr>
        <w:t>2.019  1.0000</w:t>
      </w:r>
    </w:p>
    <w:p w14:paraId="19D3A2B4"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strong - nonlinear strong        0.010744 0.00299 Inf   </w:t>
      </w:r>
      <w:proofErr w:type="gramStart"/>
      <w:r>
        <w:rPr>
          <w:rStyle w:val="gnd-iwgdh3b"/>
          <w:rFonts w:ascii="Lucida Console" w:hAnsi="Lucida Console"/>
          <w:color w:val="F8F8F2"/>
          <w:bdr w:val="none" w:sz="0" w:space="0" w:color="auto" w:frame="1"/>
        </w:rPr>
        <w:t>3.594  0.0215</w:t>
      </w:r>
      <w:proofErr w:type="gramEnd"/>
    </w:p>
    <w:p w14:paraId="6715A37D"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strong - standard strong        -0.088519 0.00300 Inf -29.</w:t>
      </w:r>
      <w:proofErr w:type="gramStart"/>
      <w:r>
        <w:rPr>
          <w:rStyle w:val="gnd-iwgdh3b"/>
          <w:rFonts w:ascii="Lucida Console" w:hAnsi="Lucida Console"/>
          <w:color w:val="F8F8F2"/>
          <w:bdr w:val="none" w:sz="0" w:space="0" w:color="auto" w:frame="1"/>
        </w:rPr>
        <w:t>482  &lt;</w:t>
      </w:r>
      <w:proofErr w:type="gramEnd"/>
      <w:r>
        <w:rPr>
          <w:rStyle w:val="gnd-iwgdh3b"/>
          <w:rFonts w:ascii="Lucida Console" w:hAnsi="Lucida Console"/>
          <w:color w:val="F8F8F2"/>
          <w:bdr w:val="none" w:sz="0" w:space="0" w:color="auto" w:frame="1"/>
        </w:rPr>
        <w:t>.0001</w:t>
      </w:r>
    </w:p>
    <w:p w14:paraId="442DD2EB" w14:textId="77777777" w:rsidR="004E3F17" w:rsidRDefault="004E3F17" w:rsidP="004E3F17">
      <w:pPr>
        <w:pStyle w:val="HTMLPreformatted"/>
        <w:shd w:val="clear" w:color="auto" w:fill="282A36"/>
        <w:wordWrap w:val="0"/>
        <w:rPr>
          <w:rFonts w:ascii="Lucida Console" w:hAnsi="Lucida Console"/>
          <w:color w:val="F8F8F2"/>
        </w:rPr>
      </w:pPr>
      <w:r>
        <w:rPr>
          <w:rStyle w:val="gnd-iwgdh3b"/>
          <w:rFonts w:ascii="Lucida Console" w:hAnsi="Lucida Console"/>
          <w:color w:val="F8F8F2"/>
          <w:bdr w:val="none" w:sz="0" w:space="0" w:color="auto" w:frame="1"/>
        </w:rPr>
        <w:t xml:space="preserve"> nonlinear strong - standard strong     -0.099263 0.00300 Inf -33.</w:t>
      </w:r>
      <w:proofErr w:type="gramStart"/>
      <w:r>
        <w:rPr>
          <w:rStyle w:val="gnd-iwgdh3b"/>
          <w:rFonts w:ascii="Lucida Console" w:hAnsi="Lucida Console"/>
          <w:color w:val="F8F8F2"/>
          <w:bdr w:val="none" w:sz="0" w:space="0" w:color="auto" w:frame="1"/>
        </w:rPr>
        <w:t>088  &lt;</w:t>
      </w:r>
      <w:proofErr w:type="gramEnd"/>
      <w:r>
        <w:rPr>
          <w:rStyle w:val="gnd-iwgdh3b"/>
          <w:rFonts w:ascii="Lucida Console" w:hAnsi="Lucida Console"/>
          <w:color w:val="F8F8F2"/>
          <w:bdr w:val="none" w:sz="0" w:space="0" w:color="auto" w:frame="1"/>
        </w:rPr>
        <w:t>.0001</w:t>
      </w:r>
    </w:p>
    <w:p w14:paraId="37633396" w14:textId="77777777" w:rsidR="004E3F17" w:rsidRDefault="004E3F17">
      <w:pPr>
        <w:rPr>
          <w:rFonts w:ascii="Arial" w:hAnsi="Arial" w:cs="Arial"/>
          <w:b/>
          <w:bCs/>
        </w:rPr>
      </w:pPr>
    </w:p>
    <w:p w14:paraId="1CB1836A" w14:textId="49E9400A" w:rsidR="004E3F17" w:rsidRDefault="004E3F17">
      <w:pPr>
        <w:rPr>
          <w:rFonts w:ascii="Arial" w:hAnsi="Arial" w:cs="Arial"/>
          <w:b/>
          <w:bCs/>
        </w:rPr>
      </w:pPr>
      <w:r>
        <w:rPr>
          <w:rFonts w:ascii="Arial" w:hAnsi="Arial" w:cs="Arial"/>
          <w:b/>
          <w:bCs/>
        </w:rPr>
        <w:t>EFFECT SIZE</w:t>
      </w:r>
    </w:p>
    <w:p w14:paraId="7822BD1D"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p>
    <w:p w14:paraId="7CDA3E0F"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p>
    <w:p w14:paraId="79C41C4B" w14:textId="5F346565"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contrast                                 </w:t>
      </w:r>
      <w:proofErr w:type="spellStart"/>
      <w:proofErr w:type="gramStart"/>
      <w:r>
        <w:rPr>
          <w:rStyle w:val="gnd-iwgdh3b"/>
          <w:rFonts w:ascii="Lucida Console" w:hAnsi="Lucida Console"/>
          <w:color w:val="F8F8F2"/>
          <w:bdr w:val="none" w:sz="0" w:space="0" w:color="auto" w:frame="1"/>
        </w:rPr>
        <w:t>effect.size</w:t>
      </w:r>
      <w:proofErr w:type="spellEnd"/>
      <w:proofErr w:type="gramEnd"/>
      <w:r>
        <w:rPr>
          <w:rStyle w:val="gnd-iwgdh3b"/>
          <w:rFonts w:ascii="Lucida Console" w:hAnsi="Lucida Console"/>
          <w:color w:val="F8F8F2"/>
          <w:bdr w:val="none" w:sz="0" w:space="0" w:color="auto" w:frame="1"/>
        </w:rPr>
        <w:t xml:space="preserve">     SE  </w:t>
      </w:r>
      <w:proofErr w:type="spellStart"/>
      <w:r>
        <w:rPr>
          <w:rStyle w:val="gnd-iwgdh3b"/>
          <w:rFonts w:ascii="Lucida Console" w:hAnsi="Lucida Console"/>
          <w:color w:val="F8F8F2"/>
          <w:bdr w:val="none" w:sz="0" w:space="0" w:color="auto" w:frame="1"/>
        </w:rPr>
        <w:t>df</w:t>
      </w:r>
      <w:proofErr w:type="spellEnd"/>
      <w:r>
        <w:rPr>
          <w:rStyle w:val="gnd-iwgdh3b"/>
          <w:rFonts w:ascii="Lucida Console" w:hAnsi="Lucida Console"/>
          <w:color w:val="F8F8F2"/>
          <w:bdr w:val="none" w:sz="0" w:space="0" w:color="auto" w:frame="1"/>
        </w:rPr>
        <w:t xml:space="preserve"> </w:t>
      </w:r>
      <w:proofErr w:type="spellStart"/>
      <w:r>
        <w:rPr>
          <w:rStyle w:val="gnd-iwgdh3b"/>
          <w:rFonts w:ascii="Lucida Console" w:hAnsi="Lucida Console"/>
          <w:color w:val="F8F8F2"/>
          <w:bdr w:val="none" w:sz="0" w:space="0" w:color="auto" w:frame="1"/>
        </w:rPr>
        <w:t>asymp.LCL</w:t>
      </w:r>
      <w:proofErr w:type="spellEnd"/>
      <w:r>
        <w:rPr>
          <w:rStyle w:val="gnd-iwgdh3b"/>
          <w:rFonts w:ascii="Lucida Console" w:hAnsi="Lucida Console"/>
          <w:color w:val="F8F8F2"/>
          <w:bdr w:val="none" w:sz="0" w:space="0" w:color="auto" w:frame="1"/>
        </w:rPr>
        <w:t xml:space="preserve"> </w:t>
      </w:r>
      <w:proofErr w:type="spellStart"/>
      <w:r>
        <w:rPr>
          <w:rStyle w:val="gnd-iwgdh3b"/>
          <w:rFonts w:ascii="Lucida Console" w:hAnsi="Lucida Console"/>
          <w:color w:val="F8F8F2"/>
          <w:bdr w:val="none" w:sz="0" w:space="0" w:color="auto" w:frame="1"/>
        </w:rPr>
        <w:t>asymp.UCL</w:t>
      </w:r>
      <w:proofErr w:type="spellEnd"/>
    </w:p>
    <w:p w14:paraId="737E5597"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weak - linear </w:t>
      </w:r>
      <w:proofErr w:type="gramStart"/>
      <w:r>
        <w:rPr>
          <w:rStyle w:val="gnd-iwgdh3b"/>
          <w:rFonts w:ascii="Lucida Console" w:hAnsi="Lucida Console"/>
          <w:color w:val="F8F8F2"/>
          <w:bdr w:val="none" w:sz="0" w:space="0" w:color="auto" w:frame="1"/>
        </w:rPr>
        <w:t xml:space="preserve">weak)   </w:t>
      </w:r>
      <w:proofErr w:type="gramEnd"/>
      <w:r>
        <w:rPr>
          <w:rStyle w:val="gnd-iwgdh3b"/>
          <w:rFonts w:ascii="Lucida Console" w:hAnsi="Lucida Console"/>
          <w:color w:val="F8F8F2"/>
          <w:bdr w:val="none" w:sz="0" w:space="0" w:color="auto" w:frame="1"/>
        </w:rPr>
        <w:t xml:space="preserve">            -0.11151 0.0350 Inf -0.180049  -0.04297</w:t>
      </w:r>
    </w:p>
    <w:p w14:paraId="50A674DF"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weak - nonlinear </w:t>
      </w:r>
      <w:proofErr w:type="gramStart"/>
      <w:r>
        <w:rPr>
          <w:rStyle w:val="gnd-iwgdh3b"/>
          <w:rFonts w:ascii="Lucida Console" w:hAnsi="Lucida Console"/>
          <w:color w:val="F8F8F2"/>
          <w:bdr w:val="none" w:sz="0" w:space="0" w:color="auto" w:frame="1"/>
        </w:rPr>
        <w:t xml:space="preserve">weak)   </w:t>
      </w:r>
      <w:proofErr w:type="gramEnd"/>
      <w:r>
        <w:rPr>
          <w:rStyle w:val="gnd-iwgdh3b"/>
          <w:rFonts w:ascii="Lucida Console" w:hAnsi="Lucida Console"/>
          <w:color w:val="F8F8F2"/>
          <w:bdr w:val="none" w:sz="0" w:space="0" w:color="auto" w:frame="1"/>
        </w:rPr>
        <w:t xml:space="preserve">         -0.04224 0.0350 Inf -0.110757   0.02628</w:t>
      </w:r>
    </w:p>
    <w:p w14:paraId="56CA1020" w14:textId="1A0F7CD3"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weak - standard </w:t>
      </w:r>
      <w:proofErr w:type="gramStart"/>
      <w:r>
        <w:rPr>
          <w:rStyle w:val="gnd-iwgdh3b"/>
          <w:rFonts w:ascii="Lucida Console" w:hAnsi="Lucida Console"/>
          <w:color w:val="F8F8F2"/>
          <w:bdr w:val="none" w:sz="0" w:space="0" w:color="auto" w:frame="1"/>
        </w:rPr>
        <w:t xml:space="preserve">weak)   </w:t>
      </w:r>
      <w:proofErr w:type="gramEnd"/>
      <w:r>
        <w:rPr>
          <w:rStyle w:val="gnd-iwgdh3b"/>
          <w:rFonts w:ascii="Lucida Console" w:hAnsi="Lucida Console"/>
          <w:color w:val="F8F8F2"/>
          <w:bdr w:val="none" w:sz="0" w:space="0" w:color="auto" w:frame="1"/>
        </w:rPr>
        <w:t xml:space="preserve">          -0.03749 0.0350 Inf -0.106057   0.03107</w:t>
      </w:r>
    </w:p>
    <w:p w14:paraId="20D97B63"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weak - nonlinear </w:t>
      </w:r>
      <w:proofErr w:type="gramStart"/>
      <w:r>
        <w:rPr>
          <w:rStyle w:val="gnd-iwgdh3b"/>
          <w:rFonts w:ascii="Lucida Console" w:hAnsi="Lucida Console"/>
          <w:color w:val="F8F8F2"/>
          <w:bdr w:val="none" w:sz="0" w:space="0" w:color="auto" w:frame="1"/>
        </w:rPr>
        <w:t xml:space="preserve">weak)   </w:t>
      </w:r>
      <w:proofErr w:type="gramEnd"/>
      <w:r>
        <w:rPr>
          <w:rStyle w:val="gnd-iwgdh3b"/>
          <w:rFonts w:ascii="Lucida Console" w:hAnsi="Lucida Console"/>
          <w:color w:val="F8F8F2"/>
          <w:bdr w:val="none" w:sz="0" w:space="0" w:color="auto" w:frame="1"/>
        </w:rPr>
        <w:t xml:space="preserve">            0.06928 0.0350 Inf  0.000753   0.13780</w:t>
      </w:r>
    </w:p>
    <w:p w14:paraId="525F3DAF"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weak - standard </w:t>
      </w:r>
      <w:proofErr w:type="gramStart"/>
      <w:r>
        <w:rPr>
          <w:rStyle w:val="gnd-iwgdh3b"/>
          <w:rFonts w:ascii="Lucida Console" w:hAnsi="Lucida Console"/>
          <w:color w:val="F8F8F2"/>
          <w:bdr w:val="none" w:sz="0" w:space="0" w:color="auto" w:frame="1"/>
        </w:rPr>
        <w:t xml:space="preserve">weak)   </w:t>
      </w:r>
      <w:proofErr w:type="gramEnd"/>
      <w:r>
        <w:rPr>
          <w:rStyle w:val="gnd-iwgdh3b"/>
          <w:rFonts w:ascii="Lucida Console" w:hAnsi="Lucida Console"/>
          <w:color w:val="F8F8F2"/>
          <w:bdr w:val="none" w:sz="0" w:space="0" w:color="auto" w:frame="1"/>
        </w:rPr>
        <w:t xml:space="preserve">             0.07402 0.0350 Inf  0.005452   0.14258</w:t>
      </w:r>
    </w:p>
    <w:p w14:paraId="28D4E522" w14:textId="0585EF9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nonlinear weak - standard </w:t>
      </w:r>
      <w:proofErr w:type="gramStart"/>
      <w:r>
        <w:rPr>
          <w:rStyle w:val="gnd-iwgdh3b"/>
          <w:rFonts w:ascii="Lucida Console" w:hAnsi="Lucida Console"/>
          <w:color w:val="F8F8F2"/>
          <w:bdr w:val="none" w:sz="0" w:space="0" w:color="auto" w:frame="1"/>
        </w:rPr>
        <w:t xml:space="preserve">weak)   </w:t>
      </w:r>
      <w:proofErr w:type="gramEnd"/>
      <w:r>
        <w:rPr>
          <w:rStyle w:val="gnd-iwgdh3b"/>
          <w:rFonts w:ascii="Lucida Console" w:hAnsi="Lucida Console"/>
          <w:color w:val="F8F8F2"/>
          <w:bdr w:val="none" w:sz="0" w:space="0" w:color="auto" w:frame="1"/>
        </w:rPr>
        <w:t xml:space="preserve">          0.00474 0.0350 Inf -0.063810   0.07329</w:t>
      </w:r>
    </w:p>
    <w:p w14:paraId="1BB1C7E2" w14:textId="04171B7B"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inverted moderate - linear </w:t>
      </w:r>
      <w:proofErr w:type="gramStart"/>
      <w:r>
        <w:rPr>
          <w:rStyle w:val="gnd-iwgdh3b"/>
          <w:rFonts w:ascii="Lucida Console" w:hAnsi="Lucida Console"/>
          <w:color w:val="F8F8F2"/>
          <w:bdr w:val="none" w:sz="0" w:space="0" w:color="auto" w:frame="1"/>
        </w:rPr>
        <w:t xml:space="preserve">moderate)   </w:t>
      </w:r>
      <w:proofErr w:type="gramEnd"/>
      <w:r>
        <w:rPr>
          <w:rStyle w:val="gnd-iwgdh3b"/>
          <w:rFonts w:ascii="Lucida Console" w:hAnsi="Lucida Console"/>
          <w:color w:val="F8F8F2"/>
          <w:bdr w:val="none" w:sz="0" w:space="0" w:color="auto" w:frame="1"/>
        </w:rPr>
        <w:t xml:space="preserve">     0.19285 0.0350 Inf  0.124220   0.26149</w:t>
      </w:r>
    </w:p>
    <w:p w14:paraId="0E4DEDBD"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moderate - nonlinear </w:t>
      </w:r>
      <w:proofErr w:type="gramStart"/>
      <w:r>
        <w:rPr>
          <w:rStyle w:val="gnd-iwgdh3b"/>
          <w:rFonts w:ascii="Lucida Console" w:hAnsi="Lucida Console"/>
          <w:color w:val="F8F8F2"/>
          <w:bdr w:val="none" w:sz="0" w:space="0" w:color="auto" w:frame="1"/>
        </w:rPr>
        <w:t xml:space="preserve">moderate)   </w:t>
      </w:r>
      <w:proofErr w:type="gramEnd"/>
      <w:r>
        <w:rPr>
          <w:rStyle w:val="gnd-iwgdh3b"/>
          <w:rFonts w:ascii="Lucida Console" w:hAnsi="Lucida Console"/>
          <w:color w:val="F8F8F2"/>
          <w:bdr w:val="none" w:sz="0" w:space="0" w:color="auto" w:frame="1"/>
        </w:rPr>
        <w:t xml:space="preserve">  0.24256 0.0350 Inf  0.173977   0.31114</w:t>
      </w:r>
    </w:p>
    <w:p w14:paraId="5EA62DD2"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moderate - standard </w:t>
      </w:r>
      <w:proofErr w:type="gramStart"/>
      <w:r>
        <w:rPr>
          <w:rStyle w:val="gnd-iwgdh3b"/>
          <w:rFonts w:ascii="Lucida Console" w:hAnsi="Lucida Console"/>
          <w:color w:val="F8F8F2"/>
          <w:bdr w:val="none" w:sz="0" w:space="0" w:color="auto" w:frame="1"/>
        </w:rPr>
        <w:t xml:space="preserve">moderate)   </w:t>
      </w:r>
      <w:proofErr w:type="gramEnd"/>
      <w:r>
        <w:rPr>
          <w:rStyle w:val="gnd-iwgdh3b"/>
          <w:rFonts w:ascii="Lucida Console" w:hAnsi="Lucida Console"/>
          <w:color w:val="F8F8F2"/>
          <w:bdr w:val="none" w:sz="0" w:space="0" w:color="auto" w:frame="1"/>
        </w:rPr>
        <w:t xml:space="preserve">  -0.27744 0.0350 Inf -0.346098  -0.20879</w:t>
      </w:r>
    </w:p>
    <w:p w14:paraId="7719B611" w14:textId="01285A26"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linear moderate - nonlinear </w:t>
      </w:r>
      <w:proofErr w:type="gramStart"/>
      <w:r>
        <w:rPr>
          <w:rStyle w:val="gnd-iwgdh3b"/>
          <w:rFonts w:ascii="Lucida Console" w:hAnsi="Lucida Console"/>
          <w:color w:val="F8F8F2"/>
          <w:bdr w:val="none" w:sz="0" w:space="0" w:color="auto" w:frame="1"/>
        </w:rPr>
        <w:t xml:space="preserve">moderate)   </w:t>
      </w:r>
      <w:proofErr w:type="gramEnd"/>
      <w:r>
        <w:rPr>
          <w:rStyle w:val="gnd-iwgdh3b"/>
          <w:rFonts w:ascii="Lucida Console" w:hAnsi="Lucida Console"/>
          <w:color w:val="F8F8F2"/>
          <w:bdr w:val="none" w:sz="0" w:space="0" w:color="auto" w:frame="1"/>
        </w:rPr>
        <w:t xml:space="preserve">    0.04970 0.0350 Inf -0.018828   0.11824</w:t>
      </w:r>
    </w:p>
    <w:p w14:paraId="306AA0F0"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moderate - standard </w:t>
      </w:r>
      <w:proofErr w:type="gramStart"/>
      <w:r>
        <w:rPr>
          <w:rStyle w:val="gnd-iwgdh3b"/>
          <w:rFonts w:ascii="Lucida Console" w:hAnsi="Lucida Console"/>
          <w:color w:val="F8F8F2"/>
          <w:bdr w:val="none" w:sz="0" w:space="0" w:color="auto" w:frame="1"/>
        </w:rPr>
        <w:t xml:space="preserve">moderate)   </w:t>
      </w:r>
      <w:proofErr w:type="gramEnd"/>
      <w:r>
        <w:rPr>
          <w:rStyle w:val="gnd-iwgdh3b"/>
          <w:rFonts w:ascii="Lucida Console" w:hAnsi="Lucida Console"/>
          <w:color w:val="F8F8F2"/>
          <w:bdr w:val="none" w:sz="0" w:space="0" w:color="auto" w:frame="1"/>
        </w:rPr>
        <w:t xml:space="preserve">    -0.47030 0.0351 Inf -0.539006  -0.40159</w:t>
      </w:r>
    </w:p>
    <w:p w14:paraId="5874D5F6" w14:textId="2EAB6AAE"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nonlinear moderate - standard </w:t>
      </w:r>
      <w:proofErr w:type="gramStart"/>
      <w:r>
        <w:rPr>
          <w:rStyle w:val="gnd-iwgdh3b"/>
          <w:rFonts w:ascii="Lucida Console" w:hAnsi="Lucida Console"/>
          <w:color w:val="F8F8F2"/>
          <w:bdr w:val="none" w:sz="0" w:space="0" w:color="auto" w:frame="1"/>
        </w:rPr>
        <w:t xml:space="preserve">moderate)   </w:t>
      </w:r>
      <w:proofErr w:type="gramEnd"/>
      <w:r>
        <w:rPr>
          <w:rStyle w:val="gnd-iwgdh3b"/>
          <w:rFonts w:ascii="Lucida Console" w:hAnsi="Lucida Console"/>
          <w:color w:val="F8F8F2"/>
          <w:bdr w:val="none" w:sz="0" w:space="0" w:color="auto" w:frame="1"/>
        </w:rPr>
        <w:t xml:space="preserve"> -0.52000 0.0350 Inf -0.588673  -0.45133</w:t>
      </w:r>
    </w:p>
    <w:p w14:paraId="1A455775" w14:textId="51E73A10"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inverted strong - linear </w:t>
      </w:r>
      <w:proofErr w:type="gramStart"/>
      <w:r>
        <w:rPr>
          <w:rStyle w:val="gnd-iwgdh3b"/>
          <w:rFonts w:ascii="Lucida Console" w:hAnsi="Lucida Console"/>
          <w:color w:val="F8F8F2"/>
          <w:bdr w:val="none" w:sz="0" w:space="0" w:color="auto" w:frame="1"/>
        </w:rPr>
        <w:t xml:space="preserve">strong)   </w:t>
      </w:r>
      <w:proofErr w:type="gramEnd"/>
      <w:r>
        <w:rPr>
          <w:rStyle w:val="gnd-iwgdh3b"/>
          <w:rFonts w:ascii="Lucida Console" w:hAnsi="Lucida Console"/>
          <w:color w:val="F8F8F2"/>
          <w:bdr w:val="none" w:sz="0" w:space="0" w:color="auto" w:frame="1"/>
        </w:rPr>
        <w:t xml:space="preserve">         0.65188 0.0242 Inf  0.604491   0.69926</w:t>
      </w:r>
    </w:p>
    <w:p w14:paraId="7138E0DE"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strong - nonlinear </w:t>
      </w:r>
      <w:proofErr w:type="gramStart"/>
      <w:r>
        <w:rPr>
          <w:rStyle w:val="gnd-iwgdh3b"/>
          <w:rFonts w:ascii="Lucida Console" w:hAnsi="Lucida Console"/>
          <w:color w:val="F8F8F2"/>
          <w:bdr w:val="none" w:sz="0" w:space="0" w:color="auto" w:frame="1"/>
        </w:rPr>
        <w:t xml:space="preserve">strong)   </w:t>
      </w:r>
      <w:proofErr w:type="gramEnd"/>
      <w:r>
        <w:rPr>
          <w:rStyle w:val="gnd-iwgdh3b"/>
          <w:rFonts w:ascii="Lucida Console" w:hAnsi="Lucida Console"/>
          <w:color w:val="F8F8F2"/>
          <w:bdr w:val="none" w:sz="0" w:space="0" w:color="auto" w:frame="1"/>
        </w:rPr>
        <w:t xml:space="preserve">      0.73689 0.0242 Inf  0.689459   0.78432</w:t>
      </w:r>
    </w:p>
    <w:p w14:paraId="2E179BC9"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strong - standard </w:t>
      </w:r>
      <w:proofErr w:type="gramStart"/>
      <w:r>
        <w:rPr>
          <w:rStyle w:val="gnd-iwgdh3b"/>
          <w:rFonts w:ascii="Lucida Console" w:hAnsi="Lucida Console"/>
          <w:color w:val="F8F8F2"/>
          <w:bdr w:val="none" w:sz="0" w:space="0" w:color="auto" w:frame="1"/>
        </w:rPr>
        <w:t xml:space="preserve">strong)   </w:t>
      </w:r>
      <w:proofErr w:type="gramEnd"/>
      <w:r>
        <w:rPr>
          <w:rStyle w:val="gnd-iwgdh3b"/>
          <w:rFonts w:ascii="Lucida Console" w:hAnsi="Lucida Console"/>
          <w:color w:val="F8F8F2"/>
          <w:bdr w:val="none" w:sz="0" w:space="0" w:color="auto" w:frame="1"/>
        </w:rPr>
        <w:t xml:space="preserve">      -0.04854 0.0240 Inf -0.095651  -0.00143</w:t>
      </w:r>
    </w:p>
    <w:p w14:paraId="5AC040AA"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lastRenderedPageBreak/>
        <w:t xml:space="preserve"> (linear strong - nonlinear </w:t>
      </w:r>
      <w:proofErr w:type="gramStart"/>
      <w:r>
        <w:rPr>
          <w:rStyle w:val="gnd-iwgdh3b"/>
          <w:rFonts w:ascii="Lucida Console" w:hAnsi="Lucida Console"/>
          <w:color w:val="F8F8F2"/>
          <w:bdr w:val="none" w:sz="0" w:space="0" w:color="auto" w:frame="1"/>
        </w:rPr>
        <w:t xml:space="preserve">strong)   </w:t>
      </w:r>
      <w:proofErr w:type="gramEnd"/>
      <w:r>
        <w:rPr>
          <w:rStyle w:val="gnd-iwgdh3b"/>
          <w:rFonts w:ascii="Lucida Console" w:hAnsi="Lucida Console"/>
          <w:color w:val="F8F8F2"/>
          <w:bdr w:val="none" w:sz="0" w:space="0" w:color="auto" w:frame="1"/>
        </w:rPr>
        <w:t xml:space="preserve">        0.08501 0.0237 Inf  0.038652   0.13137</w:t>
      </w:r>
    </w:p>
    <w:p w14:paraId="1C7DA103"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strong - standard </w:t>
      </w:r>
      <w:proofErr w:type="gramStart"/>
      <w:r>
        <w:rPr>
          <w:rStyle w:val="gnd-iwgdh3b"/>
          <w:rFonts w:ascii="Lucida Console" w:hAnsi="Lucida Console"/>
          <w:color w:val="F8F8F2"/>
          <w:bdr w:val="none" w:sz="0" w:space="0" w:color="auto" w:frame="1"/>
        </w:rPr>
        <w:t xml:space="preserve">strong)   </w:t>
      </w:r>
      <w:proofErr w:type="gramEnd"/>
      <w:r>
        <w:rPr>
          <w:rStyle w:val="gnd-iwgdh3b"/>
          <w:rFonts w:ascii="Lucida Console" w:hAnsi="Lucida Console"/>
          <w:color w:val="F8F8F2"/>
          <w:bdr w:val="none" w:sz="0" w:space="0" w:color="auto" w:frame="1"/>
        </w:rPr>
        <w:t xml:space="preserve">        -0.70042 0.0239 Inf -0.747351  -0.65348</w:t>
      </w:r>
    </w:p>
    <w:p w14:paraId="1A96AF1B" w14:textId="77777777" w:rsidR="004E3F17" w:rsidRDefault="004E3F17" w:rsidP="004E3F17">
      <w:pPr>
        <w:pStyle w:val="HTMLPreformatted"/>
        <w:shd w:val="clear" w:color="auto" w:fill="282A36"/>
        <w:wordWrap w:val="0"/>
        <w:rPr>
          <w:rFonts w:ascii="Lucida Console" w:hAnsi="Lucida Console"/>
          <w:color w:val="F8F8F2"/>
        </w:rPr>
      </w:pPr>
      <w:r>
        <w:rPr>
          <w:rStyle w:val="gnd-iwgdh3b"/>
          <w:rFonts w:ascii="Lucida Console" w:hAnsi="Lucida Console"/>
          <w:color w:val="F8F8F2"/>
          <w:bdr w:val="none" w:sz="0" w:space="0" w:color="auto" w:frame="1"/>
        </w:rPr>
        <w:t xml:space="preserve"> (nonlinear strong - standard </w:t>
      </w:r>
      <w:proofErr w:type="gramStart"/>
      <w:r>
        <w:rPr>
          <w:rStyle w:val="gnd-iwgdh3b"/>
          <w:rFonts w:ascii="Lucida Console" w:hAnsi="Lucida Console"/>
          <w:color w:val="F8F8F2"/>
          <w:bdr w:val="none" w:sz="0" w:space="0" w:color="auto" w:frame="1"/>
        </w:rPr>
        <w:t xml:space="preserve">strong)   </w:t>
      </w:r>
      <w:proofErr w:type="gramEnd"/>
      <w:r>
        <w:rPr>
          <w:rStyle w:val="gnd-iwgdh3b"/>
          <w:rFonts w:ascii="Lucida Console" w:hAnsi="Lucida Console"/>
          <w:color w:val="F8F8F2"/>
          <w:bdr w:val="none" w:sz="0" w:space="0" w:color="auto" w:frame="1"/>
        </w:rPr>
        <w:t xml:space="preserve">     -0.78543 0.0240 Inf -0.832421  -0.73844</w:t>
      </w:r>
    </w:p>
    <w:p w14:paraId="7C8696D3" w14:textId="77777777" w:rsidR="004E3F17" w:rsidRDefault="004E3F17">
      <w:pPr>
        <w:rPr>
          <w:rFonts w:ascii="Arial" w:hAnsi="Arial" w:cs="Arial"/>
          <w:b/>
          <w:bCs/>
        </w:rPr>
      </w:pPr>
    </w:p>
    <w:p w14:paraId="22D6F69F" w14:textId="77777777" w:rsidR="004E3F17" w:rsidRDefault="004E3F17">
      <w:pPr>
        <w:rPr>
          <w:rFonts w:ascii="Arial" w:hAnsi="Arial" w:cs="Arial"/>
          <w:b/>
          <w:bCs/>
        </w:rPr>
      </w:pPr>
    </w:p>
    <w:p w14:paraId="008A1022" w14:textId="77777777" w:rsidR="004E3F17" w:rsidRDefault="004E3F17">
      <w:pPr>
        <w:rPr>
          <w:rFonts w:ascii="Arial" w:hAnsi="Arial" w:cs="Arial"/>
          <w:b/>
          <w:bCs/>
        </w:rPr>
      </w:pPr>
    </w:p>
    <w:p w14:paraId="5C63E390" w14:textId="77777777" w:rsidR="004E3F17" w:rsidRDefault="004E3F17">
      <w:pPr>
        <w:rPr>
          <w:rFonts w:ascii="Arial" w:hAnsi="Arial" w:cs="Arial"/>
          <w:b/>
          <w:bCs/>
        </w:rPr>
      </w:pPr>
    </w:p>
    <w:p w14:paraId="3982541E" w14:textId="77777777" w:rsidR="004E3F17" w:rsidRDefault="004E3F17">
      <w:pPr>
        <w:rPr>
          <w:rFonts w:ascii="Arial" w:hAnsi="Arial" w:cs="Arial"/>
          <w:b/>
          <w:bCs/>
        </w:rPr>
      </w:pPr>
    </w:p>
    <w:p w14:paraId="0B7437A7" w14:textId="77777777" w:rsidR="004E3F17" w:rsidRDefault="004E3F17">
      <w:pPr>
        <w:rPr>
          <w:rFonts w:ascii="Arial" w:hAnsi="Arial" w:cs="Arial"/>
          <w:b/>
          <w:bCs/>
        </w:rPr>
      </w:pPr>
    </w:p>
    <w:p w14:paraId="6331F5A6" w14:textId="77777777" w:rsidR="004E3F17" w:rsidRDefault="004E3F17">
      <w:pPr>
        <w:rPr>
          <w:rFonts w:ascii="Arial" w:hAnsi="Arial" w:cs="Arial"/>
          <w:b/>
          <w:bCs/>
        </w:rPr>
      </w:pPr>
    </w:p>
    <w:p w14:paraId="2396A86C" w14:textId="77777777" w:rsidR="004E3F17" w:rsidRDefault="004E3F17">
      <w:pPr>
        <w:rPr>
          <w:rFonts w:ascii="Arial" w:hAnsi="Arial" w:cs="Arial"/>
          <w:b/>
          <w:bCs/>
        </w:rPr>
      </w:pPr>
    </w:p>
    <w:p w14:paraId="43784349" w14:textId="77777777" w:rsidR="004E3F17" w:rsidRPr="006F26AD" w:rsidRDefault="004E3F17">
      <w:pPr>
        <w:rPr>
          <w:rFonts w:ascii="Arial" w:hAnsi="Arial" w:cs="Arial"/>
          <w:b/>
          <w:bCs/>
        </w:rPr>
      </w:pPr>
    </w:p>
    <w:p w14:paraId="49F04880" w14:textId="6F84A8CA" w:rsidR="006F26AD" w:rsidRDefault="00091127">
      <w:pPr>
        <w:rPr>
          <w:b/>
          <w:bCs/>
        </w:rPr>
      </w:pPr>
      <w:r>
        <w:rPr>
          <w:b/>
          <w:bCs/>
        </w:rPr>
        <w:t>Maybe add effect sizes as wel</w:t>
      </w:r>
      <w:r w:rsidR="001158AD">
        <w:rPr>
          <w:b/>
          <w:bCs/>
        </w:rPr>
        <w:t>l in paragraph</w:t>
      </w:r>
      <w:r w:rsidR="00087850">
        <w:rPr>
          <w:b/>
          <w:bCs/>
        </w:rPr>
        <w:t xml:space="preserve"> YESSSSS</w:t>
      </w:r>
    </w:p>
    <w:p w14:paraId="3DB67A68" w14:textId="4BF597F1" w:rsidR="006F26AD" w:rsidRDefault="00087850">
      <w:pPr>
        <w:rPr>
          <w:b/>
          <w:bCs/>
        </w:rPr>
      </w:pPr>
      <w:r>
        <w:rPr>
          <w:b/>
          <w:bCs/>
        </w:rPr>
        <w:t>MUST DO THIS SOON</w:t>
      </w:r>
    </w:p>
    <w:p w14:paraId="117C5F4E" w14:textId="6F988DFB" w:rsidR="00091127" w:rsidRDefault="00091127">
      <w:pPr>
        <w:rPr>
          <w:b/>
          <w:bCs/>
        </w:rPr>
      </w:pPr>
      <w:r>
        <w:rPr>
          <w:b/>
          <w:bCs/>
        </w:rPr>
        <w:t>D</w:t>
      </w:r>
      <w:r w:rsidR="00087850">
        <w:rPr>
          <w:b/>
          <w:bCs/>
        </w:rPr>
        <w:t>iscussion</w:t>
      </w:r>
    </w:p>
    <w:p w14:paraId="01B6F1E4" w14:textId="1D9F7FBF" w:rsidR="00091127" w:rsidRPr="00344D3D" w:rsidRDefault="00091127">
      <w:r>
        <w:rPr>
          <w:b/>
          <w:bCs/>
        </w:rPr>
        <w:t>Hypotheses</w:t>
      </w:r>
    </w:p>
    <w:p w14:paraId="7BB4D114" w14:textId="26FE637F" w:rsidR="007038A6" w:rsidRPr="00344D3D" w:rsidRDefault="006906F9">
      <w:r w:rsidRPr="00344D3D">
        <w:t>Overall, the study adds to prior literature via supporting and rejecting several hypotheses</w:t>
      </w:r>
      <w:r w:rsidR="00C325F6" w:rsidRPr="00344D3D">
        <w:t xml:space="preserve">; specifically, </w:t>
      </w:r>
      <w:r w:rsidRPr="00344D3D">
        <w:t xml:space="preserve">First, H1 was supported. Size as a fixed effect explained significantly more variance than a null model without size. Thus, this suggests that the </w:t>
      </w:r>
      <w:r w:rsidR="00C325F6" w:rsidRPr="00344D3D">
        <w:t>experiment was able to provide evidence that the manipulations used in the study did influence correlation estimate error rates. Second, H2 was supported</w:t>
      </w:r>
      <w:r w:rsidR="007038A6" w:rsidRPr="00344D3D">
        <w:t xml:space="preserve">, </w:t>
      </w:r>
      <w:r w:rsidR="00C325F6" w:rsidRPr="00344D3D">
        <w:t>we found that the nonlinear decay transformation provided the lowest error rates among conditions. This suggests that the nonlinear decay condition facilitated participants to provide more accurate estimations of correlations when compared to the other conditions. Finally, H3 was not supported. The inverted nonlinear condition did not have the highest error rates - the standard dot plot size condition did.</w:t>
      </w:r>
    </w:p>
    <w:p w14:paraId="5A4D8013" w14:textId="06E9940A" w:rsidR="007038A6" w:rsidRPr="00344D3D" w:rsidRDefault="007038A6">
      <w:proofErr w:type="gramStart"/>
      <w:r w:rsidRPr="00344D3D">
        <w:t>With regard to</w:t>
      </w:r>
      <w:proofErr w:type="gramEnd"/>
      <w:r w:rsidRPr="00344D3D">
        <w:t xml:space="preserve"> the mentioned hypotheses, results can be compared to Strain et al. (2023). This is because we implemented similar methodolog</w:t>
      </w:r>
      <w:r w:rsidR="00B279F6" w:rsidRPr="00344D3D">
        <w:t>ies</w:t>
      </w:r>
      <w:r w:rsidRPr="00344D3D">
        <w:t xml:space="preserve"> and hypotheses to Strain. Like Strain, the analyses supported H1 and H2. </w:t>
      </w:r>
      <w:r w:rsidR="00B279F6" w:rsidRPr="00344D3D">
        <w:t xml:space="preserve">Thus, the claim that the nonlinear transformation improves correlation estimation is further strengthened. </w:t>
      </w:r>
      <w:r w:rsidRPr="00344D3D">
        <w:t xml:space="preserve">However, we did not find support for H3, whereas Strain found evidence that the inverted nonlinear decay condition was the worst performing condition. This discrepancy could be explained </w:t>
      </w:r>
      <w:proofErr w:type="gramStart"/>
      <w:r w:rsidRPr="00344D3D">
        <w:t xml:space="preserve">by </w:t>
      </w:r>
      <w:r w:rsidR="00087850">
        <w:t>the use of</w:t>
      </w:r>
      <w:proofErr w:type="gramEnd"/>
      <w:r w:rsidRPr="00344D3D">
        <w:t xml:space="preserve"> a different point encoding modification</w:t>
      </w:r>
      <w:r w:rsidR="00087850">
        <w:t>: size</w:t>
      </w:r>
      <w:r w:rsidRPr="00344D3D">
        <w:t>. From the results of our study, it can be supposed th</w:t>
      </w:r>
      <w:r w:rsidR="00B279F6" w:rsidRPr="00344D3D">
        <w:t xml:space="preserve">at when compared to the standard dot size, variations of nonlinear and linear transformations to the size of the dots improve correlation perception. On the other hand, reducing opacity closer to the regression line appears to reduce performance.  </w:t>
      </w:r>
    </w:p>
    <w:p w14:paraId="03F1CC28" w14:textId="135D8EDB" w:rsidR="00867D05" w:rsidRPr="00344D3D" w:rsidRDefault="00867D05">
      <w:r w:rsidRPr="00344D3D">
        <w:t>ADD MORE LITERATURE HERE……</w:t>
      </w:r>
    </w:p>
    <w:p w14:paraId="535323F9" w14:textId="4CD650A1" w:rsidR="00F43C1A" w:rsidRPr="00344D3D" w:rsidRDefault="008F23C0">
      <w:r w:rsidRPr="00344D3D">
        <w:t>EXPLORATORY ANALYSIS JUSTIFICATION</w:t>
      </w:r>
    </w:p>
    <w:p w14:paraId="4D60D67B" w14:textId="7EDB8E07" w:rsidR="00AE2B10" w:rsidRPr="00344D3D" w:rsidRDefault="00CD637D">
      <w:r w:rsidRPr="00344D3D">
        <w:t xml:space="preserve">Additionally, like Strain, we performed exploratory </w:t>
      </w:r>
      <w:r w:rsidR="00AE2B10" w:rsidRPr="00344D3D">
        <w:t>model comparisons</w:t>
      </w:r>
      <w:r w:rsidRPr="00344D3D">
        <w:t xml:space="preserve">. </w:t>
      </w:r>
      <w:r w:rsidR="00913BBA" w:rsidRPr="00344D3D">
        <w:t xml:space="preserve">While these model comparisons can provide interesting and potentially useful insights, caution must be applied. The </w:t>
      </w:r>
      <w:r w:rsidR="00913BBA" w:rsidRPr="00344D3D">
        <w:lastRenderedPageBreak/>
        <w:t>results from these exploratory analyses are simply that; they are not supported predictions or a priori</w:t>
      </w:r>
      <w:r w:rsidR="00800A50" w:rsidRPr="00344D3D">
        <w:t xml:space="preserve"> (preregistered)</w:t>
      </w:r>
      <w:r w:rsidR="00913BBA" w:rsidRPr="00344D3D">
        <w:t xml:space="preserve"> hypotheses.</w:t>
      </w:r>
      <w:r w:rsidR="0066237D" w:rsidRPr="00344D3D">
        <w:t xml:space="preserve"> While the model comparisons have an inherent hypothesis structure where the alternative hypothesis assumes one model is significantly better than the other, there were no a priori claims of direction.</w:t>
      </w:r>
      <w:r w:rsidR="00913BBA" w:rsidRPr="00344D3D">
        <w:t xml:space="preserve"> </w:t>
      </w:r>
      <w:r w:rsidR="00800A50" w:rsidRPr="00344D3D">
        <w:t xml:space="preserve">Some such as Nosek…. Would argue that these </w:t>
      </w:r>
      <w:r w:rsidR="0066237D" w:rsidRPr="00344D3D">
        <w:t xml:space="preserve">explorative </w:t>
      </w:r>
      <w:r w:rsidR="00800A50" w:rsidRPr="00344D3D">
        <w:t xml:space="preserve">analyses are tentative or less certain than a preregistered hypothesis. However, others like </w:t>
      </w:r>
      <w:r w:rsidR="00800A50" w:rsidRPr="00344D3D">
        <w:fldChar w:fldCharType="begin"/>
      </w:r>
      <w:r w:rsidR="00C92020">
        <w:instrText xml:space="preserve"> ADDIN ZOTERO_ITEM CSL_CITATION {"citationID":"dyezMVuX","properties":{"formattedCitation":"(Rubin &amp; Donkin, 2022)","plainCitation":"(Rubin &amp; Donkin, 2022)","dontUpdate":true,"noteIndex":0},"citationItems":[{"id":4919,"uris":["http://zotero.org/users/7306819/items/DCBEKMPQ"],"itemData":{"id":4919,"type":"article-journal","abstract":"Preregistration has been proposed as a useful method for making a publicly verifiable distinction between confirmatory hypothesis tests, which involve planned tests of ante hoc hypotheses, and exploratory hypothesis tests, which involve unplanned tests of post hoc hypotheses. This distinction is thought to be important because it has been proposed that confirmatory hypothesis tests provide more compelling results (less uncertain, less tentative, less open to bias) than exploratory hypothesis tests. In this article, we challenge this proposition and argue that there are several advantages of exploratory hypothesis tests that can make their results more compelling than those of confirmatory hypothesis tests. We also consider some potential disadvantages of exploratory hypothesis tests and conclude that their advantages can outweigh the disadvantages. We conclude that exploratory hypothesis tests avoid researcher commitment and researcher prophecy biases, reduce the probability of data fraud, are more appropriate in the context of unplanned deviations, facilitate inference to the best explanation, and allow peer reviewers to make additional contributions at the data analysis stage. In contrast, confirmatory hypothesis tests may lead to an inappropriate level of confidence in research conclusions, less appropriate analyses in the context of unplanned deviations, and greater bias and errors in theoretical inferences.","container-title":"Philosophical Psychology","ISSN":"0951-5089, 1465-394X","license":"© 2022 The Author(s). Published by Informa UK Limited, trading as Taylor &amp; Francis Group. This is an Open Access article distributed under the terms of the Creative Commons Attribution-NonCommercial-NoDerivatives License (http://creativecommons.org/licenses/by-nc-nd/4.0/), which permits non-commercial re-use, distribution, and reproduction in any medium, provided the original work is properly cited, and is not altered, transformed, or built upon in any way.","note":"publisher: Taylor &amp; Francis","source":"dro.dur.ac.uk","title":"Exploratory hypothesis tests can be more compelling than confirmatory hypothesis tests","URL":"https://doi.org/10.1080/09515089.2022.2113771","author":[{"family":"Rubin","given":"Mark"},{"family":"Donkin","given":"Chris"}],"accessed":{"date-parts":[["2023",7,20]]},"issued":{"date-parts":[["2022"]]},"citation-key":"rubinExploratoryHypothesisTests2022"}}],"schema":"https://github.com/citation-style-language/schema/raw/master/csl-citation.json"} </w:instrText>
      </w:r>
      <w:r w:rsidR="00800A50" w:rsidRPr="00344D3D">
        <w:fldChar w:fldCharType="separate"/>
      </w:r>
      <w:r w:rsidR="00800A50" w:rsidRPr="00344D3D">
        <w:rPr>
          <w:rFonts w:ascii="Calibri" w:hAnsi="Calibri" w:cs="Calibri"/>
        </w:rPr>
        <w:t>Rubin and Donkin (2022)</w:t>
      </w:r>
      <w:r w:rsidR="00800A50" w:rsidRPr="00344D3D">
        <w:fldChar w:fldCharType="end"/>
      </w:r>
      <w:r w:rsidR="00800A50" w:rsidRPr="00344D3D">
        <w:t xml:space="preserve"> argue that this entirely depends upon the type of exploratory analysis and the contextual factors surrounding the aforementioned test. </w:t>
      </w:r>
      <w:r w:rsidR="00593D55" w:rsidRPr="00344D3D">
        <w:t xml:space="preserve">Further, </w:t>
      </w:r>
      <w:r w:rsidR="00593D55" w:rsidRPr="00344D3D">
        <w:fldChar w:fldCharType="begin"/>
      </w:r>
      <w:r w:rsidR="00C92020">
        <w:instrText xml:space="preserve"> ADDIN ZOTERO_ITEM CSL_CITATION {"citationID":"lhIfwl9I","properties":{"formattedCitation":"(Szollosi et al., 2020)","plainCitation":"(Szollosi et al., 2020)","dontUpdate":true,"noteIndex":0},"citationItems":[{"id":4930,"uris":["http://zotero.org/users/7306819/items/KWD6S98E"],"itemData":{"id":4930,"type":"article-journal","container-title":"Trends in Cognitive Sciences","DOI":"10.1016/j.tics.2019.11.009","ISSN":"1364-6613, 1879-307X","issue":"2","journalAbbreviation":"Trends in Cognitive Sciences","language":"English","note":"publisher: Elsevier\nPMID: 31892461","page":"94-95","source":"www.cell.com","title":"Is Preregistration Worthwhile?","volume":"24","author":[{"family":"Szollosi","given":"Aba"},{"family":"Kellen","given":"David"},{"family":"Navarro","given":"Danielle J."},{"family":"Shiffrin","given":"Richard"},{"family":"Rooij","given":"Iris","dropping-particle":"van"},{"family":"Zandt","given":"Trisha Van"},{"family":"Donkin","given":"Chris"}],"issued":{"date-parts":[["2020",2,1]]},"citation-key":"szollosiPreregistrationWorthwhile2020"}}],"schema":"https://github.com/citation-style-language/schema/raw/master/csl-citation.json"} </w:instrText>
      </w:r>
      <w:r w:rsidR="00593D55" w:rsidRPr="00344D3D">
        <w:fldChar w:fldCharType="separate"/>
      </w:r>
      <w:r w:rsidR="00593D55" w:rsidRPr="00344D3D">
        <w:rPr>
          <w:rFonts w:ascii="Calibri" w:hAnsi="Calibri" w:cs="Calibri"/>
        </w:rPr>
        <w:t>Szollosi et al. (2020)</w:t>
      </w:r>
      <w:r w:rsidR="00593D55" w:rsidRPr="00344D3D">
        <w:fldChar w:fldCharType="end"/>
      </w:r>
      <w:r w:rsidR="00593D55" w:rsidRPr="00344D3D">
        <w:t xml:space="preserve"> makes the argument that good research is good research regardless of preregistered analyses.</w:t>
      </w:r>
      <w:r w:rsidR="00D12EFD" w:rsidRPr="00344D3D">
        <w:t xml:space="preserve"> Finally, using the same data for exploration and confirmation is perfectly fine </w:t>
      </w:r>
      <w:r w:rsidR="00D12EFD" w:rsidRPr="00344D3D">
        <w:fldChar w:fldCharType="begin"/>
      </w:r>
      <w:r w:rsidR="00D12EFD" w:rsidRPr="00344D3D">
        <w:instrText xml:space="preserve"> ADDIN ZOTERO_ITEM CSL_CITATION {"citationID":"aQHjqYon","properties":{"formattedCitation":"(Pashler &amp; Harris, 2021)","plainCitation":"(Pashler &amp; Harris, 2021)","noteIndex":0},"citationItems":[{"id":4933,"uris":["http://zotero.org/users/7306819/items/CWT58VLM"],"itemData":{"id":4933,"type":"article-journal","abstract":"A number of methodologists have recently argued that it is inadvisable or even improper to use the same data for exploration (discovering effects) and for confirmation (validating the existence of effects). This has led to suggestions of a two-phased strategy: running an exploratory study (Phase 1) and then performing a Phase 2 validation/confirmation study (ideally pre-registered) that tests just the strongest effect(s) to emerge from Phase 1. Using simulations we ask a simple question: how does this phased strategy compare with the simpler alternative of running “one big study” that combines exploration and confirmation? At any given alpha level, two figures of merit trade off against each other, with the 2-phased strategy offering lower power and greater positive predictive value (PPV). However, a closer comparison of the results show that the “big study” option is strictly dominant in the sense that for any given alpha level used in the two-phased strategy, there is some alpha level for which the “big study” approach yields better power and better PPV. Bonferroni correction for multiple comparisons does not affect this result. The implications and their important limitations are discussed.","container-title":"Methods in Psychology","DOI":"10.1016/j.metip.2021.100078","ISSN":"2590-2601","journalAbbreviation":"Methods in Psychology","language":"en","page":"100078","source":"ScienceDirect","title":"Statistical consequences of staging exploration and confirmation","volume":"5","author":[{"family":"Pashler","given":"Harold"},{"family":"Harris","given":"Christine R."}],"issued":{"date-parts":[["2021",12,1]]},"citation-key":"pashlerStatisticalConsequencesStaging2021"}}],"schema":"https://github.com/citation-style-language/schema/raw/master/csl-citation.json"} </w:instrText>
      </w:r>
      <w:r w:rsidR="00D12EFD" w:rsidRPr="00344D3D">
        <w:fldChar w:fldCharType="separate"/>
      </w:r>
      <w:r w:rsidR="00D12EFD" w:rsidRPr="00344D3D">
        <w:rPr>
          <w:rFonts w:ascii="Calibri" w:hAnsi="Calibri" w:cs="Calibri"/>
        </w:rPr>
        <w:t>(Pashler &amp; Harris, 2021)</w:t>
      </w:r>
      <w:r w:rsidR="00D12EFD" w:rsidRPr="00344D3D">
        <w:fldChar w:fldCharType="end"/>
      </w:r>
      <w:r w:rsidR="00D12EFD" w:rsidRPr="00344D3D">
        <w:t>.</w:t>
      </w:r>
      <w:r w:rsidR="00593D55" w:rsidRPr="00344D3D">
        <w:t xml:space="preserve"> </w:t>
      </w:r>
      <w:r w:rsidR="0066237D" w:rsidRPr="00344D3D">
        <w:t xml:space="preserve">The following section will provide </w:t>
      </w:r>
      <w:r w:rsidR="009E5621">
        <w:t>two</w:t>
      </w:r>
      <w:r w:rsidR="0066237D" w:rsidRPr="00344D3D">
        <w:t xml:space="preserve"> claims for why th</w:t>
      </w:r>
      <w:r w:rsidR="00593D55" w:rsidRPr="00344D3D">
        <w:t>is study’s</w:t>
      </w:r>
      <w:r w:rsidR="0066237D" w:rsidRPr="00344D3D">
        <w:t xml:space="preserve"> exploratory analyses are useful.</w:t>
      </w:r>
    </w:p>
    <w:p w14:paraId="72D69FBB" w14:textId="77777777" w:rsidR="009E5621" w:rsidRDefault="00913BBA">
      <w:r w:rsidRPr="00344D3D">
        <w:t xml:space="preserve"> First, in accordance with numerous sources of open and transparent science, these analyses are fully reported, justified, disclosed, and reproducible. INSERT GITHUB…. No selective reporting has taken place</w:t>
      </w:r>
      <w:r w:rsidR="003346CD" w:rsidRPr="00344D3D">
        <w:t xml:space="preserve"> and all tests and analysis code are provided. </w:t>
      </w:r>
      <w:r w:rsidR="009E5621">
        <w:t xml:space="preserve">The results can be checked by other researchers who are able to make claims and interpretations regarding the research. </w:t>
      </w:r>
      <w:r w:rsidR="0083705D" w:rsidRPr="00344D3D">
        <w:t xml:space="preserve"> </w:t>
      </w:r>
      <w:r w:rsidR="009E5621">
        <w:t>Second, w</w:t>
      </w:r>
      <w:r w:rsidR="0083705D" w:rsidRPr="00344D3D">
        <w:t xml:space="preserve">hile some research has demonstrated that some analyses that are exploratory can be low in severity testing, the current study had severe testing. Ostensibly, each variable added to the model could reduce the strength of the study’s hypotheses, specifically H1 and H2. </w:t>
      </w:r>
    </w:p>
    <w:p w14:paraId="0C37FD80" w14:textId="2EBACDA2" w:rsidR="00AE2B10" w:rsidRPr="00344D3D" w:rsidRDefault="0018098F">
      <w:r w:rsidRPr="00344D3D">
        <w:t>Additionally, the exploratory analyses were not hypothesised after the results were known</w:t>
      </w:r>
      <w:r w:rsidR="00B17CC6" w:rsidRPr="00344D3D">
        <w:t xml:space="preserve"> nor were hypotheses changed or retrieved</w:t>
      </w:r>
      <w:r w:rsidRPr="00344D3D">
        <w:t>, they were reported</w:t>
      </w:r>
      <w:r w:rsidR="00800A50" w:rsidRPr="00344D3D">
        <w:t xml:space="preserve"> and interpreted</w:t>
      </w:r>
      <w:r w:rsidR="00B17CC6" w:rsidRPr="00344D3D">
        <w:t xml:space="preserve"> </w:t>
      </w:r>
      <w:r w:rsidR="00B17CC6" w:rsidRPr="00344D3D">
        <w:fldChar w:fldCharType="begin"/>
      </w:r>
      <w:r w:rsidR="00B17CC6" w:rsidRPr="00344D3D">
        <w:instrText xml:space="preserve"> ADDIN ZOTERO_ITEM CSL_CITATION {"citationID":"FyMeDUfK","properties":{"formattedCitation":"(Rubin, 2017)","plainCitation":"(Rubin, 2017)","noteIndex":0},"citationItems":[{"id":4927,"uris":["http://zotero.org/users/7306819/items/YV94H4FF"],"itemData":{"id":4927,"type":"article-journal","abstract":"Hypothesizing after the results are known, or HARKing, occurs when researchers check their research results and then add or remove hypotheses on the basis of those results without acknowledging this process in their research report (Kerr, 1998). In the present article, I discuss 3 forms of HARKing: (a) using current results to construct post hoc hypotheses that are then reported as if they were a priori hypotheses; (b) retrieving hypotheses from a post hoc literature search and reporting them as a priori hypotheses; and (c) failing to report a priori hypotheses that are unsupported by the current results. These 3 types of HARKing are often characterized as being bad for science and a potential cause of the current replication crisis. In the present article, I use insights from the philosophy of science to present a more nuanced view. Specifically, I identify the conditions under which each of these 3 types of HARKing is most and least likely to be bad for science. I conclude with a brief discussion about the ethics of each type of HARKing.","container-title":"Review of General Psychology","DOI":"10.1037/gpr0000128","journalAbbreviation":"Review of General Psychology","page":"308-320","source":"ResearchGate","title":"When does HARKing hurt? Identifying when different types of undisclosed post hoc hypothesizing harm scientific progress","title-short":"When does HARKing hurt?","volume":"21","author":[{"family":"Rubin","given":"Mark"}],"issued":{"date-parts":[["2017",10,26]]},"citation-key":"rubinWhenDoesHARKing2017"}}],"schema":"https://github.com/citation-style-language/schema/raw/master/csl-citation.json"} </w:instrText>
      </w:r>
      <w:r w:rsidR="00B17CC6" w:rsidRPr="00344D3D">
        <w:fldChar w:fldCharType="separate"/>
      </w:r>
      <w:r w:rsidR="00B17CC6" w:rsidRPr="00344D3D">
        <w:rPr>
          <w:rFonts w:ascii="Calibri" w:hAnsi="Calibri" w:cs="Calibri"/>
        </w:rPr>
        <w:t>(Rubin, 2017)</w:t>
      </w:r>
      <w:r w:rsidR="00B17CC6" w:rsidRPr="00344D3D">
        <w:fldChar w:fldCharType="end"/>
      </w:r>
      <w:r w:rsidRPr="00344D3D">
        <w:t>. Thus, they pass</w:t>
      </w:r>
      <w:r w:rsidR="003346CD" w:rsidRPr="00344D3D">
        <w:t>ed</w:t>
      </w:r>
      <w:r w:rsidRPr="00344D3D">
        <w:t xml:space="preserve"> the falsification</w:t>
      </w:r>
      <w:r w:rsidR="00800A50" w:rsidRPr="00344D3D">
        <w:t xml:space="preserve"> test</w:t>
      </w:r>
      <w:r w:rsidR="00FD4F12" w:rsidRPr="00344D3D">
        <w:t xml:space="preserve"> outlined by preregistrationists </w:t>
      </w:r>
      <w:r w:rsidR="00FD4F12" w:rsidRPr="00344D3D">
        <w:fldChar w:fldCharType="begin"/>
      </w:r>
      <w:r w:rsidR="00FD4F12" w:rsidRPr="00344D3D">
        <w:instrText xml:space="preserve"> ADDIN ZOTERO_ITEM CSL_CITATION {"citationID":"zKSceZa3","properties":{"formattedCitation":"(Rubin, 2022)","plainCitation":"(Rubin, 2022)","noteIndex":0},"citationItems":[{"id":4922,"uris":["http://zotero.org/users/7306819/items/27S4DIVV"],"itemData":{"id":4922,"type":"article-journal","abstract":"Kerr ([1998]) coined the term 'HARKing' to refer to the practice of 'hypothesizing after the results are known'. This questionable research practice has received increased attention in recent years because it is thought to have contributed to low replication rates in science. The present article discusses the concept of HARKing from a philosophical standpoint and then undertakes a critical review of Kerr's ([1998]) twelve potential costs of HARKing. It is argued that these potential costs are either misconceived, misattributed to HARKing, lacking evidence, or that they do not take into account pre-and post-publication peer review and public availability to research materials and data. It is concluded that it is premature to conclude that HARKing has led to low replication rates.","container-title":"The British Journal for the Philosophy of Science","DOI":"10.1093/bjps/axz050","journalAbbreviation":"The British Journal for the Philosophy of Science","page":"535-560","source":"ResearchGate","title":"The Costs of HARKing","volume":"73","author":[{"family":"Rubin","given":"Mark"}],"issued":{"date-parts":[["2022",5,1]]},"citation-key":"rubinCostsHARKing2022"}}],"schema":"https://github.com/citation-style-language/schema/raw/master/csl-citation.json"} </w:instrText>
      </w:r>
      <w:r w:rsidR="00FD4F12" w:rsidRPr="00344D3D">
        <w:fldChar w:fldCharType="separate"/>
      </w:r>
      <w:r w:rsidR="00FD4F12" w:rsidRPr="00344D3D">
        <w:rPr>
          <w:rFonts w:ascii="Calibri" w:hAnsi="Calibri" w:cs="Calibri"/>
        </w:rPr>
        <w:t>(Rubin, 2022)</w:t>
      </w:r>
      <w:r w:rsidR="00FD4F12" w:rsidRPr="00344D3D">
        <w:fldChar w:fldCharType="end"/>
      </w:r>
      <w:r w:rsidR="00800A50" w:rsidRPr="00344D3D">
        <w:t>.</w:t>
      </w:r>
      <w:r w:rsidRPr="00344D3D">
        <w:t xml:space="preserve"> </w:t>
      </w:r>
      <w:r w:rsidR="0083705D" w:rsidRPr="00344D3D">
        <w:t>Further, the testing followed acceptable and stringent rules</w:t>
      </w:r>
      <w:r w:rsidR="00952C22" w:rsidRPr="00344D3D">
        <w:t>. For example,</w:t>
      </w:r>
      <w:r w:rsidR="0083705D" w:rsidRPr="00344D3D">
        <w:t xml:space="preserve"> </w:t>
      </w:r>
      <w:r w:rsidR="00B17CC6" w:rsidRPr="00344D3D">
        <w:t>type I error control</w:t>
      </w:r>
      <w:r w:rsidR="00952C22" w:rsidRPr="00344D3D">
        <w:t xml:space="preserve">. Most importantly, the results of these exploratory analyses are interpreted cautiously, the significance or non-significance of findings are not exaggerated or confirmatory. </w:t>
      </w:r>
      <w:r w:rsidR="00B17CC6" w:rsidRPr="00344D3D">
        <w:t>Thus, while some may argue these analyses are tentative, the philosophy of science arguments employed suggests that the analyses can be meaningfully interpreted.</w:t>
      </w:r>
      <w:r w:rsidR="00952C22" w:rsidRPr="00344D3D">
        <w:t xml:space="preserve"> </w:t>
      </w:r>
    </w:p>
    <w:p w14:paraId="31EA5BCB" w14:textId="3081E13B" w:rsidR="00C325F6" w:rsidRPr="00344D3D" w:rsidRDefault="00F43C1A">
      <w:r w:rsidRPr="00344D3D">
        <w:t>Unlike Strain et al., (2023)</w:t>
      </w:r>
      <w:r w:rsidR="00B17CC6" w:rsidRPr="00344D3D">
        <w:t xml:space="preserve"> interaction terms were added to all exploratory models. This was to examine whether condition interacted with these additional variables and if so, how they influenced each other. G</w:t>
      </w:r>
      <w:r w:rsidRPr="00344D3D">
        <w:t>raph literacy</w:t>
      </w:r>
      <w:r w:rsidR="00B17CC6" w:rsidRPr="00344D3D">
        <w:t xml:space="preserve"> was</w:t>
      </w:r>
      <w:r w:rsidRPr="00344D3D">
        <w:t xml:space="preserve"> </w:t>
      </w:r>
      <w:r w:rsidR="00B17CC6" w:rsidRPr="00344D3D">
        <w:t xml:space="preserve">added </w:t>
      </w:r>
      <w:r w:rsidRPr="00344D3D">
        <w:t>as an interaction term</w:t>
      </w:r>
      <w:r w:rsidR="00B17CC6" w:rsidRPr="00344D3D">
        <w:t>: we</w:t>
      </w:r>
      <w:r w:rsidRPr="00344D3D">
        <w:t xml:space="preserve"> found a significant interaction between condition and </w:t>
      </w:r>
      <w:r w:rsidR="00593D55" w:rsidRPr="00344D3D">
        <w:t xml:space="preserve">graph </w:t>
      </w:r>
      <w:r w:rsidRPr="00344D3D">
        <w:t>literacy</w:t>
      </w:r>
      <w:r w:rsidR="00CD637D" w:rsidRPr="00344D3D">
        <w:t>.</w:t>
      </w:r>
      <w:r w:rsidRPr="00344D3D">
        <w:t xml:space="preserve"> While like Strain, graph literacy did not have a significant main effect, the interaction demonstrated that as graph literacy increases, each condition</w:t>
      </w:r>
      <w:r w:rsidR="00FD4F12" w:rsidRPr="00344D3D">
        <w:t>’</w:t>
      </w:r>
      <w:r w:rsidRPr="00344D3D">
        <w:t>s mean error reduced</w:t>
      </w:r>
      <w:r w:rsidR="003346CD" w:rsidRPr="00344D3D">
        <w:t xml:space="preserve"> significantly bar the nonlinear decay condition</w:t>
      </w:r>
      <w:r w:rsidRPr="00344D3D">
        <w:t>.</w:t>
      </w:r>
      <w:r w:rsidR="00CD637D" w:rsidRPr="00344D3D">
        <w:t xml:space="preserve"> A </w:t>
      </w:r>
      <w:r w:rsidR="00456C2D" w:rsidRPr="00344D3D">
        <w:t xml:space="preserve">commonly held view is that individuals with greater graph literacy are better at graphical interpretation. However, </w:t>
      </w:r>
      <w:r w:rsidRPr="00344D3D">
        <w:t>graph literacy as a main effect did not influence the differences between conditions, only the rate at which mean errors reduced or increased in conditions</w:t>
      </w:r>
      <w:r w:rsidR="00456C2D" w:rsidRPr="00344D3D">
        <w:t xml:space="preserve">. Thus, it was concluded that </w:t>
      </w:r>
      <w:r w:rsidRPr="00344D3D">
        <w:t>while graph literacy interacted with conditions, it was not the main driver regarding correlation perception in participants, conditions were</w:t>
      </w:r>
      <w:r w:rsidR="00456C2D" w:rsidRPr="00344D3D">
        <w:t>. This claim is further enhanced by the excellent internal consistency of the subjective graph literacy scale used to assess graph literacy.</w:t>
      </w:r>
      <w:r w:rsidR="00593D55" w:rsidRPr="00344D3D">
        <w:t xml:space="preserve"> Thus, overall, while participant’s graph literacy influenced their ‘base’ level of error, the conditions they were in influenced their error rate more substantially.</w:t>
      </w:r>
      <w:r w:rsidR="00456C2D" w:rsidRPr="00344D3D">
        <w:t xml:space="preserve"> </w:t>
      </w:r>
    </w:p>
    <w:p w14:paraId="2D511499" w14:textId="31EA8040" w:rsidR="00C325F6" w:rsidRPr="00344D3D" w:rsidRDefault="00B279F6">
      <w:r w:rsidRPr="00344D3D">
        <w:t>TRAINING ANALYSES</w:t>
      </w:r>
    </w:p>
    <w:p w14:paraId="6523D456" w14:textId="2E131B58" w:rsidR="0066237D" w:rsidRPr="00344D3D" w:rsidRDefault="0066237D">
      <w:r w:rsidRPr="00344D3D">
        <w:t>Further, we added training level (first half, second half) as an interaction term and found that this model did not explain significantly more variance than the size model.</w:t>
      </w:r>
      <w:r w:rsidR="00B17CC6" w:rsidRPr="00344D3D">
        <w:t xml:space="preserve"> This suggests that any potential priming effects from the example and training plots did not influence participant’s correlation estimates</w:t>
      </w:r>
      <w:r w:rsidR="009E5621">
        <w:t xml:space="preserve"> within the split we conducted</w:t>
      </w:r>
      <w:r w:rsidR="00B17CC6" w:rsidRPr="00344D3D">
        <w:t>.</w:t>
      </w:r>
      <w:r w:rsidR="009E5621">
        <w:t xml:space="preserve"> This split follows prior </w:t>
      </w:r>
      <w:proofErr w:type="gramStart"/>
      <w:r w:rsidR="009E5621">
        <w:t>literature</w:t>
      </w:r>
      <w:proofErr w:type="gramEnd"/>
      <w:r w:rsidR="009E5621">
        <w:t xml:space="preserve"> but it is possible that a different training split such as first, second, third, and fourth quarters could glean significance. Importantly, the training results also suggest that other order effects like fatigue, practice, and </w:t>
      </w:r>
      <w:r w:rsidR="009E5621">
        <w:lastRenderedPageBreak/>
        <w:t>boredom effects are not significantly present within the first half second half training split we devised.</w:t>
      </w:r>
      <w:r w:rsidR="00B17CC6" w:rsidRPr="00344D3D">
        <w:t xml:space="preserve"> </w:t>
      </w:r>
    </w:p>
    <w:p w14:paraId="07B1C2EC" w14:textId="77777777" w:rsidR="00D12EFD" w:rsidRPr="00344D3D" w:rsidRDefault="00B279F6">
      <w:r w:rsidRPr="00344D3D">
        <w:t>Unlike Strain et al., (2023), we implemented two additional exploratory analyses. First, dot pitch was a</w:t>
      </w:r>
      <w:r w:rsidR="008F23C0" w:rsidRPr="00344D3D">
        <w:t>dded as an interaction term</w:t>
      </w:r>
      <w:r w:rsidRPr="00344D3D">
        <w:t xml:space="preserve"> and added to an exploratory model. </w:t>
      </w:r>
      <w:r w:rsidR="008F23C0" w:rsidRPr="00344D3D">
        <w:t>T</w:t>
      </w:r>
      <w:r w:rsidRPr="00344D3D">
        <w:t>he model with dot pitch explain</w:t>
      </w:r>
      <w:r w:rsidR="008F23C0" w:rsidRPr="00344D3D">
        <w:t>ed</w:t>
      </w:r>
      <w:r w:rsidRPr="00344D3D">
        <w:t xml:space="preserve"> significantly more variance than the size model. </w:t>
      </w:r>
      <w:r w:rsidR="00593D55" w:rsidRPr="00344D3D">
        <w:t>The findings from the dot pitch model were atypical. A prior view regarding dot pitch might be that as the distance between pixels decreases and quality increases, the more easily an individual can view something. However, bar the nonlinear condition, the other three conditions had lower mean errors the greater the dot pitch. Thus, it appeared that in the</w:t>
      </w:r>
      <w:r w:rsidR="006F184D" w:rsidRPr="00344D3D">
        <w:t xml:space="preserve">se three conditions, as quality decreased, mean error decreases also. Numerous conclusions can be drawn from this result for these three conditions. First, for these three conditions in this sample, it could be that higher dot pitch improves correlation estimation. Second, a more likely estimate is that, as dot pitch was a between-subjects effect, individual variance in performance meant that in this sample, the best performers also happened to have poorer quality monitors. Finally, due to multiple testing, while error-rates were controlled, it is possible that this result was caused by a type I error. </w:t>
      </w:r>
    </w:p>
    <w:p w14:paraId="642F5DB7" w14:textId="04A56E2C" w:rsidR="006F184D" w:rsidRPr="00344D3D" w:rsidRDefault="006F184D">
      <w:r w:rsidRPr="00344D3D">
        <w:t>Unintuitively, the nonlinear condition was influenced how traditional wisdom would assume dot pitch would work. This could also be explained by individual differences whereby the worst performers in the conditions were able to estimate correlation perception to a greater extent in the nonlinear condition than all other conditions whereas the effect was less pronounced with better performers or ones with higher dot pitch.</w:t>
      </w:r>
      <w:r w:rsidR="00D12EFD" w:rsidRPr="00344D3D">
        <w:t xml:space="preserve"> Finally, the nonlinear condition boasts much lower variation in error than the other conditions; further, it was also significantly better than all other conditions.</w:t>
      </w:r>
    </w:p>
    <w:p w14:paraId="67D192E1" w14:textId="6042AC43" w:rsidR="008B79F4" w:rsidRPr="00344D3D" w:rsidRDefault="006F184D">
      <w:r w:rsidRPr="00344D3D">
        <w:t xml:space="preserve"> </w:t>
      </w:r>
    </w:p>
    <w:p w14:paraId="3A1C9978" w14:textId="35A04847" w:rsidR="00091127" w:rsidRPr="00344D3D" w:rsidRDefault="006F184D">
      <w:r w:rsidRPr="00344D3D">
        <w:t>Finally, a</w:t>
      </w:r>
      <w:r w:rsidR="00B279F6" w:rsidRPr="00344D3D">
        <w:t xml:space="preserve">n important addition to this work that was not conducted in prior </w:t>
      </w:r>
      <w:r w:rsidRPr="00344D3D">
        <w:t xml:space="preserve">exploratory </w:t>
      </w:r>
      <w:r w:rsidR="00B279F6" w:rsidRPr="00344D3D">
        <w:t xml:space="preserve">analyses </w:t>
      </w:r>
      <w:r w:rsidRPr="00344D3D">
        <w:t>wa</w:t>
      </w:r>
      <w:r w:rsidR="00B279F6" w:rsidRPr="00344D3D">
        <w:t>s the inclusion of correlation strength as a fixed effect in an interaction model. It was found that this inclusion explained significantly more variance than the size model. Further, it was found that at the weak correlation strength</w:t>
      </w:r>
      <w:r w:rsidR="00A33E47" w:rsidRPr="00344D3D">
        <w:t>, .0-.39</w:t>
      </w:r>
      <w:r w:rsidR="00B279F6" w:rsidRPr="00344D3D">
        <w:t>, little difference between conditions was noticed. However, at the moderate and strong correlation levels, most comparisons were significant. This is not entirely surprising as some prior literature has suggested that the weaker the correlation, the more difficult the interpretation</w:t>
      </w:r>
      <w:r w:rsidR="00493609" w:rsidRPr="00344D3D">
        <w:t>; however, this was mainly regarding correlation strengths of .2 or less</w:t>
      </w:r>
      <w:r w:rsidR="00B279F6" w:rsidRPr="00344D3D">
        <w:t>.</w:t>
      </w:r>
      <w:r w:rsidR="008F23C0" w:rsidRPr="00344D3D">
        <w:t xml:space="preserve"> Further, this finding suggests that much design care should be taken to improve weak correlation estimation. </w:t>
      </w:r>
      <w:r w:rsidR="00B279F6" w:rsidRPr="00344D3D">
        <w:t>However, findings are limited to interpretation as the exploratory analysis was not a hypothesised result.</w:t>
      </w:r>
      <w:r w:rsidR="00BB6F57" w:rsidRPr="00344D3D">
        <w:t xml:space="preserve"> Further, the categorising of correlations of weak, moderate, and strong neglect the subjectivity surrounding these categories. Future research assessing scatterplot design guidelines could design a more substantial variable to examine the effect of </w:t>
      </w:r>
      <w:r w:rsidR="008B79F4" w:rsidRPr="00344D3D">
        <w:t xml:space="preserve">categorised </w:t>
      </w:r>
      <w:r w:rsidR="00BB6F57" w:rsidRPr="00344D3D">
        <w:t xml:space="preserve">correlation strength on estimates </w:t>
      </w:r>
      <w:r w:rsidR="008B79F4" w:rsidRPr="00344D3D">
        <w:t>regarding</w:t>
      </w:r>
      <w:r w:rsidR="00BB6F57" w:rsidRPr="00344D3D">
        <w:t xml:space="preserve"> other design variables. </w:t>
      </w:r>
      <w:r w:rsidR="00B279F6" w:rsidRPr="00344D3D">
        <w:t xml:space="preserve"> </w:t>
      </w:r>
    </w:p>
    <w:p w14:paraId="2D30E569" w14:textId="6623B039" w:rsidR="00B279F6" w:rsidRPr="00344D3D" w:rsidRDefault="00A33E47">
      <w:r w:rsidRPr="00344D3D">
        <w:t>MAYBE ADD MORE REGARDING THIS&gt;&gt;&gt;&gt;&gt;&gt;&gt;</w:t>
      </w:r>
    </w:p>
    <w:p w14:paraId="760C15BD" w14:textId="77777777" w:rsidR="00091127" w:rsidRPr="00344D3D" w:rsidRDefault="00091127"/>
    <w:p w14:paraId="37574463" w14:textId="5E925A5E" w:rsidR="007330C4" w:rsidRPr="00344D3D" w:rsidRDefault="00867D05" w:rsidP="007330C4">
      <w:r w:rsidRPr="00344D3D">
        <w:t>IMPLICATIONS:</w:t>
      </w:r>
    </w:p>
    <w:p w14:paraId="6583F02B" w14:textId="482521F0" w:rsidR="007330C4" w:rsidRPr="00344D3D" w:rsidRDefault="001E7457" w:rsidP="007330C4">
      <w:r w:rsidRPr="00344D3D">
        <w:t xml:space="preserve">Implication 1: </w:t>
      </w:r>
      <w:r w:rsidR="007330C4" w:rsidRPr="00344D3D">
        <w:t>Systematic underestimation (mostly)</w:t>
      </w:r>
    </w:p>
    <w:p w14:paraId="3ECF7DE4" w14:textId="3B0CFC16" w:rsidR="007330C4" w:rsidRPr="00344D3D" w:rsidRDefault="007330C4" w:rsidP="007330C4">
      <w:r w:rsidRPr="00344D3D">
        <w:t xml:space="preserve">The first implication is that this study strengthens prior researchers claim that when people estimate correlation, they systematically underestimate. This finding was found throughout most of the sample. For instance, the mean estimation errors in each condition and at the moderate and strong </w:t>
      </w:r>
      <w:r w:rsidRPr="00344D3D">
        <w:lastRenderedPageBreak/>
        <w:t xml:space="preserve">correlation levels suggested that participants had systematically underestimated correlation strength. However, below r values of .39, the mean error suggested that participants overestimated correlation strengths. While this finding is interesting and goes against much literature suggesting a complete underestimation effect from r values of .2 +, it </w:t>
      </w:r>
      <w:r w:rsidR="00697724" w:rsidRPr="00344D3D">
        <w:t>may</w:t>
      </w:r>
      <w:r w:rsidRPr="00344D3D">
        <w:t xml:space="preserve"> not influence design parameters and suggestions</w:t>
      </w:r>
      <w:r w:rsidR="00697724" w:rsidRPr="00344D3D">
        <w:t xml:space="preserve"> as the next section will demonstrate</w:t>
      </w:r>
      <w:r w:rsidRPr="00344D3D">
        <w:t xml:space="preserve">. Simply, whether participants over-or-underestimate is less consequential than the fact that there are large errors in standard scatterplot designs. </w:t>
      </w:r>
    </w:p>
    <w:p w14:paraId="42A30762" w14:textId="7B8AE477" w:rsidR="00697724" w:rsidRPr="00344D3D" w:rsidRDefault="001E7457" w:rsidP="00867D05">
      <w:r w:rsidRPr="00344D3D">
        <w:t xml:space="preserve">Implication 2: </w:t>
      </w:r>
      <w:r w:rsidR="00697724" w:rsidRPr="00344D3D">
        <w:t>Nonlinear decay works</w:t>
      </w:r>
      <w:r w:rsidR="00087850">
        <w:t xml:space="preserve"> with </w:t>
      </w:r>
      <w:proofErr w:type="gramStart"/>
      <w:r w:rsidR="00087850">
        <w:t>size</w:t>
      </w:r>
      <w:proofErr w:type="gramEnd"/>
    </w:p>
    <w:p w14:paraId="58D3063C" w14:textId="6EC9AA62" w:rsidR="00867D05" w:rsidRPr="00344D3D" w:rsidRDefault="00697724" w:rsidP="00867D05">
      <w:r w:rsidRPr="00344D3D">
        <w:t xml:space="preserve">The second implication is the study’s most promising finding; the nonlinear decay conditions demonstrate significant success when compared to the other conditions. In the base model, it was significantly better than all other conditions and supported the hypotheses entirely. It suggests that there is much promise in using this nonlinear method to improve average errors in correlation estimation. However, with this condition, there are some minor caveats. First, it appears that when correlation strength is considered, it is no better than the other conditions at catalysing participants to estimate correlations below .39; this is further discussed in implication 4. Further, when literacy is considered, higher graph literacy reduces the impact of the nonlinear function when compared with the linear condition. Simply, as the unit of graph literacy increases, the mean error difference between the linear and nonlinear conditions lessens. However, what should be noted is that this is because of the decrease in error of the linear condition, not error increases of the nonlinear condition. Overall, the nonlinear condition boasted favourable metrics and, within this study, is the superior condition.  </w:t>
      </w:r>
    </w:p>
    <w:p w14:paraId="4932F341" w14:textId="54B1B00E" w:rsidR="00867D05" w:rsidRPr="00344D3D" w:rsidRDefault="001E7457" w:rsidP="00867D05">
      <w:r w:rsidRPr="00344D3D">
        <w:t xml:space="preserve">Implication 3: </w:t>
      </w:r>
      <w:r w:rsidR="00867D05" w:rsidRPr="00344D3D">
        <w:t>modifying size improve</w:t>
      </w:r>
      <w:r w:rsidRPr="00344D3D">
        <w:t>s</w:t>
      </w:r>
      <w:r w:rsidR="00867D05" w:rsidRPr="00344D3D">
        <w:t xml:space="preserve"> estimation</w:t>
      </w:r>
      <w:r w:rsidRPr="00344D3D">
        <w:t xml:space="preserve"> compared to standard </w:t>
      </w:r>
      <w:proofErr w:type="gramStart"/>
      <w:r w:rsidRPr="00344D3D">
        <w:t>plots</w:t>
      </w:r>
      <w:proofErr w:type="gramEnd"/>
    </w:p>
    <w:p w14:paraId="7C82C817" w14:textId="5BBCB036" w:rsidR="001E7457" w:rsidRPr="00344D3D" w:rsidRDefault="001E7457">
      <w:r w:rsidRPr="00344D3D">
        <w:t>The third implication concerns hypothesis 3: the nonlinear decay would have the highest error rates among conditions. This hypothesis was not supported. Interestingly, the standard condition had the highest error rates among conditions. This finding suggests that when researchers are designing graphical displays, the point encoding feature of size should be considered. Specifically, researchers should manipulate the size of the points so that there is an obvious discrepancy – some small, some big. Ideally, researchers would implement the nonlinear decay feature, however, as was shown, all three conditions where superior to the standard conditions. Thus, the findings here demonstrate that modifying size improves estimation when compared to the standard condition.</w:t>
      </w:r>
    </w:p>
    <w:p w14:paraId="58F09BF7" w14:textId="1C978981" w:rsidR="00867D05" w:rsidRPr="00344D3D" w:rsidRDefault="001E7457">
      <w:r w:rsidRPr="00344D3D">
        <w:t>Implication 4:</w:t>
      </w:r>
      <w:r w:rsidR="00867D05" w:rsidRPr="00344D3D">
        <w:t xml:space="preserve"> smaller r values are more difficult to ascertain…</w:t>
      </w:r>
    </w:p>
    <w:p w14:paraId="7FFF07DA" w14:textId="47C69463" w:rsidR="00867D05" w:rsidRPr="00344D3D" w:rsidRDefault="001E7457">
      <w:r w:rsidRPr="00344D3D">
        <w:t xml:space="preserve">Finally, quite possible the most axiomatic but important implication regards small r values. Specifically, the findings of this research suggest that two axioms when r values are below .39. First, participants struggled to estimate r values. Second, this effect was not improved by condition changes. </w:t>
      </w:r>
    </w:p>
    <w:p w14:paraId="7AB57F34" w14:textId="1B8A20DE" w:rsidR="00344D3D" w:rsidRDefault="00344D3D">
      <w:pPr>
        <w:rPr>
          <w:b/>
          <w:bCs/>
        </w:rPr>
      </w:pPr>
      <w:r>
        <w:rPr>
          <w:b/>
          <w:bCs/>
        </w:rPr>
        <w:t>SOMETHING HERE ABOUT POSSIBLE DESIGN IMPROVEMENTS&gt;&gt;&gt;&gt;&gt;</w:t>
      </w:r>
    </w:p>
    <w:p w14:paraId="16E0AB2C" w14:textId="5F63A465" w:rsidR="00977971" w:rsidRDefault="00977971">
      <w:pPr>
        <w:rPr>
          <w:b/>
          <w:bCs/>
        </w:rPr>
      </w:pPr>
      <w:r>
        <w:rPr>
          <w:b/>
          <w:bCs/>
        </w:rPr>
        <w:t>Strengt</w:t>
      </w:r>
      <w:r w:rsidR="00A6290F">
        <w:rPr>
          <w:b/>
          <w:bCs/>
        </w:rPr>
        <w:t>hs</w:t>
      </w:r>
    </w:p>
    <w:p w14:paraId="5E272224" w14:textId="32F69061" w:rsidR="00A6290F" w:rsidRDefault="00A6290F">
      <w:pPr>
        <w:rPr>
          <w:b/>
          <w:bCs/>
        </w:rPr>
      </w:pPr>
      <w:r>
        <w:rPr>
          <w:b/>
          <w:bCs/>
        </w:rPr>
        <w:t xml:space="preserve">The first strength relates to the study design; it followed suit with modern research and improved upon contemporary methods. For instance, Rensink had small samples and only used unitary manipulations such as large dots versus small plots. Here, the study was high powered and used theoretically sound manipulations that were aimed to increase or reduce estimation error. </w:t>
      </w:r>
    </w:p>
    <w:p w14:paraId="337EB987" w14:textId="35ED90D5" w:rsidR="0016390D" w:rsidRDefault="00A6290F">
      <w:pPr>
        <w:rPr>
          <w:b/>
          <w:bCs/>
        </w:rPr>
      </w:pPr>
      <w:r>
        <w:rPr>
          <w:b/>
          <w:bCs/>
        </w:rPr>
        <w:lastRenderedPageBreak/>
        <w:t xml:space="preserve">The second strength relates to the study further supporting the nonlinear decay transformation. Here, the study has demonstrated that this manipulation can be used with more than one point encoding feature. Further, it shows that when this manipulation is used on the point encoding feature of size, it produces significantly better results than other manipulations. </w:t>
      </w:r>
    </w:p>
    <w:p w14:paraId="031454C0" w14:textId="0634CCF5" w:rsidR="00B91E62" w:rsidRDefault="00B91E62">
      <w:pPr>
        <w:rPr>
          <w:b/>
          <w:bCs/>
        </w:rPr>
      </w:pPr>
      <w:r>
        <w:rPr>
          <w:b/>
          <w:bCs/>
        </w:rPr>
        <w:t xml:space="preserve">A third strength of the study was that it abided by Gelman and Stewarts recommendations. </w:t>
      </w:r>
      <w:r w:rsidR="00C379B4">
        <w:rPr>
          <w:b/>
          <w:bCs/>
        </w:rPr>
        <w:t xml:space="preserve">All the data were analysed, no data was removed because it did not fit questionable criteria. Further, all comparisons were reported in </w:t>
      </w:r>
      <w:proofErr w:type="gramStart"/>
      <w:r w:rsidR="00C379B4">
        <w:rPr>
          <w:b/>
          <w:bCs/>
        </w:rPr>
        <w:t>easy to read</w:t>
      </w:r>
      <w:proofErr w:type="gramEnd"/>
      <w:r w:rsidR="00C379B4">
        <w:rPr>
          <w:b/>
          <w:bCs/>
        </w:rPr>
        <w:t xml:space="preserve"> table formats. In addition, measurements for variables were accurate and based on empirical research, e.g., the SGLS and estimation paradigms. An additional Gelman point was that the study was a fully repeated measures design which allows for higher powered studies.</w:t>
      </w:r>
    </w:p>
    <w:p w14:paraId="389DDCB0" w14:textId="2ACA1756" w:rsidR="00B91E62" w:rsidRDefault="00C379B4">
      <w:pPr>
        <w:rPr>
          <w:b/>
          <w:bCs/>
        </w:rPr>
      </w:pPr>
      <w:r>
        <w:rPr>
          <w:b/>
          <w:bCs/>
        </w:rPr>
        <w:t xml:space="preserve">A final strength related to Gelman and Stewarts recommendations is the promotion and use of open scientific practices. This includes making the analysis reproducible and the data and code accessible. Further, </w:t>
      </w:r>
      <w:r w:rsidR="00A6290F">
        <w:rPr>
          <w:b/>
          <w:bCs/>
        </w:rPr>
        <w:t>all analyses are fully reported and reproducible. Overall, this means that the public and other researchers can examine the script and check the claims made. This is an important component of good research as it improves transparency and lessens publication bias.</w:t>
      </w:r>
    </w:p>
    <w:p w14:paraId="70D47A43" w14:textId="73CC0862" w:rsidR="006D7D5B" w:rsidRDefault="00000000">
      <w:pPr>
        <w:rPr>
          <w:b/>
          <w:bCs/>
        </w:rPr>
      </w:pPr>
      <w:hyperlink r:id="rId10" w:anchor="s9175" w:history="1">
        <w:r w:rsidR="006D7D5B" w:rsidRPr="00037777">
          <w:rPr>
            <w:rStyle w:val="Hyperlink"/>
            <w:b/>
            <w:bCs/>
          </w:rPr>
          <w:t>https://www.sciencedirect.com/science/article/pii/S0022103116301925?via%3Dihub#s9175</w:t>
        </w:r>
      </w:hyperlink>
      <w:r w:rsidR="006D7D5B">
        <w:rPr>
          <w:b/>
          <w:bCs/>
        </w:rPr>
        <w:t xml:space="preserve"> </w:t>
      </w:r>
    </w:p>
    <w:p w14:paraId="0AA60DA5" w14:textId="670E68C3" w:rsidR="00C379B4" w:rsidRDefault="00000000">
      <w:pPr>
        <w:rPr>
          <w:b/>
          <w:bCs/>
        </w:rPr>
      </w:pPr>
      <w:hyperlink r:id="rId11" w:anchor="how-to-preregister" w:history="1">
        <w:r w:rsidR="00C379B4" w:rsidRPr="00037777">
          <w:rPr>
            <w:rStyle w:val="Hyperlink"/>
            <w:b/>
            <w:bCs/>
          </w:rPr>
          <w:t>https://lakens.github.io/statistical_inferences/13-prereg.html#how-to-preregister</w:t>
        </w:r>
      </w:hyperlink>
      <w:r w:rsidR="00C379B4">
        <w:rPr>
          <w:b/>
          <w:bCs/>
        </w:rPr>
        <w:t xml:space="preserve"> </w:t>
      </w:r>
    </w:p>
    <w:p w14:paraId="37ABA541" w14:textId="3E03F369" w:rsidR="00977971" w:rsidRDefault="00977971">
      <w:pPr>
        <w:rPr>
          <w:b/>
          <w:bCs/>
        </w:rPr>
      </w:pPr>
      <w:r>
        <w:rPr>
          <w:b/>
          <w:bCs/>
        </w:rPr>
        <w:t>Cite seminar of Andrew</w:t>
      </w:r>
      <w:r w:rsidR="00A306FA">
        <w:rPr>
          <w:b/>
          <w:bCs/>
        </w:rPr>
        <w:t xml:space="preserve">  </w:t>
      </w:r>
      <w:hyperlink r:id="rId12" w:history="1">
        <w:r w:rsidR="00A306FA" w:rsidRPr="00037777">
          <w:rPr>
            <w:rStyle w:val="Hyperlink"/>
            <w:b/>
            <w:bCs/>
          </w:rPr>
          <w:t>https://statmodeling.stat.columbia.edu/2013/05/17/how-can-statisticians-help-psychologists-do-their-research-better/</w:t>
        </w:r>
      </w:hyperlink>
    </w:p>
    <w:p w14:paraId="786EA02D" w14:textId="17C9D241" w:rsidR="00A306FA" w:rsidRDefault="00000000">
      <w:pPr>
        <w:rPr>
          <w:b/>
          <w:bCs/>
        </w:rPr>
      </w:pPr>
      <w:hyperlink r:id="rId13" w:history="1">
        <w:r w:rsidR="00A306FA" w:rsidRPr="00037777">
          <w:rPr>
            <w:rStyle w:val="Hyperlink"/>
            <w:b/>
            <w:bCs/>
          </w:rPr>
          <w:t>https://statmodeling.stat.columbia.edu/2017/06/05/advice-psychology-researchers-changed-since-2013/</w:t>
        </w:r>
      </w:hyperlink>
    </w:p>
    <w:p w14:paraId="57B9EBA5" w14:textId="29FF0B36" w:rsidR="00977971" w:rsidRDefault="00000000">
      <w:pPr>
        <w:rPr>
          <w:b/>
          <w:bCs/>
        </w:rPr>
      </w:pPr>
      <w:hyperlink r:id="rId14" w:history="1">
        <w:r w:rsidR="00A306FA" w:rsidRPr="00037777">
          <w:rPr>
            <w:rStyle w:val="Hyperlink"/>
            <w:b/>
            <w:bCs/>
          </w:rPr>
          <w:t>https://statmodeling.stat.columbia.edu/2016/08/24/balancing-bias-and-variance-in-the-design-of-behavioral-studies-the-importance-of-careful-measurement-in-randomized-experiments/</w:t>
        </w:r>
      </w:hyperlink>
    </w:p>
    <w:p w14:paraId="442EC559" w14:textId="1FDDE8A0" w:rsidR="00867D05" w:rsidRDefault="00867D05">
      <w:pPr>
        <w:rPr>
          <w:b/>
          <w:bCs/>
        </w:rPr>
      </w:pPr>
      <w:r>
        <w:rPr>
          <w:b/>
          <w:bCs/>
        </w:rPr>
        <w:t>LIMITATIONS:</w:t>
      </w:r>
    </w:p>
    <w:p w14:paraId="6DD65A22" w14:textId="77777777" w:rsidR="007D70E0" w:rsidRPr="00922135" w:rsidRDefault="000320FB">
      <w:r w:rsidRPr="00922135">
        <w:t xml:space="preserve">While the study possesses exciting implications for future research and rigorous strengths, it has certain limitations. This section will highlight four limitations of the study and how these could be mitigated and addressed in future research.  The first limitation concerns </w:t>
      </w:r>
      <w:r w:rsidR="00A9622D" w:rsidRPr="00922135">
        <w:t xml:space="preserve">a theoretical issue regarding the beta value in the nonlinear decay function. Currently it is .25, however, this was developed by </w:t>
      </w:r>
      <w:r w:rsidR="00456844" w:rsidRPr="00922135">
        <w:t>researchers providing best estimates for sensible values</w:t>
      </w:r>
      <w:r w:rsidR="00A9622D" w:rsidRPr="00922135">
        <w:t>. It is possible that a different beta value</w:t>
      </w:r>
      <w:r w:rsidR="00456844" w:rsidRPr="00922135">
        <w:t>, e.g., .26 or .27,</w:t>
      </w:r>
      <w:r w:rsidR="00A9622D" w:rsidRPr="00922135">
        <w:t xml:space="preserve"> could produce better performances of participants.</w:t>
      </w:r>
      <w:r w:rsidR="006C1BC0" w:rsidRPr="00922135">
        <w:t xml:space="preserve"> While not an inherent limitation, the question of an </w:t>
      </w:r>
      <w:r w:rsidR="00DE0841" w:rsidRPr="00922135">
        <w:t>optimal</w:t>
      </w:r>
      <w:r w:rsidR="006C1BC0" w:rsidRPr="00922135">
        <w:t xml:space="preserve"> beta value is worth discussing if changes in beta improve or reduce correlation estimation performance. </w:t>
      </w:r>
    </w:p>
    <w:p w14:paraId="440A2E71" w14:textId="1C343EAC" w:rsidR="000320FB" w:rsidRPr="00922135" w:rsidRDefault="007D70E0">
      <w:r w:rsidRPr="00922135">
        <w:t>Relatedly,</w:t>
      </w:r>
      <w:r w:rsidR="006C1BC0" w:rsidRPr="00922135">
        <w:t xml:space="preserve"> a</w:t>
      </w:r>
      <w:r w:rsidRPr="00922135">
        <w:t xml:space="preserve"> second limitation</w:t>
      </w:r>
      <w:r w:rsidR="006C1BC0" w:rsidRPr="00922135">
        <w:t xml:space="preserve"> concerns the dot size manipulation.</w:t>
      </w:r>
      <w:r w:rsidR="00F5156C" w:rsidRPr="00922135">
        <w:t xml:space="preserve"> These were again decided by researchers providing best estimates.</w:t>
      </w:r>
      <w:r w:rsidR="006C1BC0" w:rsidRPr="00922135">
        <w:t xml:space="preserve"> W</w:t>
      </w:r>
      <w:r w:rsidR="00A9622D" w:rsidRPr="00922135">
        <w:t xml:space="preserve">ithin the </w:t>
      </w:r>
      <w:r w:rsidR="006C1BC0" w:rsidRPr="00922135">
        <w:t xml:space="preserve">size modified conditions, at the largest dot sizes, certain plots had dots that ‘merged’. As the goal of effective data visualisation is to make all plot points visible, </w:t>
      </w:r>
      <w:r w:rsidR="00456844" w:rsidRPr="00922135">
        <w:t xml:space="preserve">the issue with dot size could have reduced estimative abilities of participants. This is because for certain plots, they would have observed dot clumps as opposed to singular dots. </w:t>
      </w:r>
      <w:r w:rsidR="006C1BC0" w:rsidRPr="00922135">
        <w:t xml:space="preserve"> </w:t>
      </w:r>
      <w:r w:rsidR="00A9622D" w:rsidRPr="00922135">
        <w:t xml:space="preserve"> </w:t>
      </w:r>
      <w:r w:rsidR="00456844" w:rsidRPr="00922135">
        <w:t>INSERT FIGURE RELATED TO THIS&gt;&gt;&gt;&gt;&gt;</w:t>
      </w:r>
      <w:r w:rsidR="00A9622D" w:rsidRPr="00922135">
        <w:t xml:space="preserve"> </w:t>
      </w:r>
    </w:p>
    <w:p w14:paraId="3F2F4C37" w14:textId="25F86A47" w:rsidR="00451B56" w:rsidRPr="00922135" w:rsidRDefault="00451B56">
      <w:r w:rsidRPr="00922135">
        <w:t>A potential</w:t>
      </w:r>
      <w:r w:rsidR="00E410AE" w:rsidRPr="00922135">
        <w:t xml:space="preserve"> third</w:t>
      </w:r>
      <w:r w:rsidRPr="00922135">
        <w:t xml:space="preserve"> limitation regards the paradigm the study used: the direct estimation paradigm. This paradigm can be criticised in two ways. First, the concept of asking participants to estimate how large an r value is means that individual plots are not objectively measured, nor can they be compared to other singular plots; it is argued that this is because of the systematic bias in perceptual estimates </w:t>
      </w:r>
      <w:r w:rsidRPr="00922135">
        <w:lastRenderedPageBreak/>
        <w:t xml:space="preserve">and high variance in plot ratings. However, as the goal of the study was to reduce the systematic estimation bias, the criticism is dulled in two ways. First, while r value observations are not ‘objective’ (participant A’s .3 rating is not a universal .3 rating), the fact that mean errors were lowest in the nonlinear condition suggests that the manipulation reduced this systematic bias. Further, the sheer number of trials for each participant reduces the impact of high variance in the study. </w:t>
      </w:r>
    </w:p>
    <w:p w14:paraId="3F10331A" w14:textId="783D4110" w:rsidR="00145F85" w:rsidRPr="00922135" w:rsidRDefault="00451B56">
      <w:r w:rsidRPr="00922135">
        <w:t>The second estimation paradigm issue relates to the dependent variable.</w:t>
      </w:r>
      <w:r w:rsidR="00A915A1" w:rsidRPr="00922135">
        <w:t xml:space="preserve"> </w:t>
      </w:r>
      <w:r w:rsidRPr="00922135">
        <w:t>A</w:t>
      </w:r>
      <w:r w:rsidR="00A915A1" w:rsidRPr="00922135">
        <w:t>ccuracy was used to construct the dependent measure. While this is intuitive and allows us to ascertain over-and-underestimation, it does not allow us to infer complex relationships between the visualisation and correlation perception nor ascertain how a singular graph is understood when compared to other graphs. For instance, while the mean score for each condition was used to compare the condition, comment</w:t>
      </w:r>
      <w:r w:rsidRPr="00922135">
        <w:t>ary</w:t>
      </w:r>
      <w:r w:rsidR="00A915A1" w:rsidRPr="00922135">
        <w:t xml:space="preserve"> on individual plot</w:t>
      </w:r>
      <w:r w:rsidRPr="00922135">
        <w:t xml:space="preserve"> performance</w:t>
      </w:r>
      <w:r w:rsidR="00A915A1" w:rsidRPr="00922135">
        <w:t xml:space="preserve"> cannot be made due to the high variance in </w:t>
      </w:r>
      <w:r w:rsidRPr="00922135">
        <w:t>accuracy designs</w:t>
      </w:r>
      <w:r w:rsidR="00A915A1" w:rsidRPr="00922135">
        <w:t>. Further, while objective r value plots were shown prior to the experiment</w:t>
      </w:r>
      <w:r w:rsidRPr="00922135">
        <w:t>al</w:t>
      </w:r>
      <w:r w:rsidR="00A915A1" w:rsidRPr="00922135">
        <w:t xml:space="preserve"> stimuli, participants perceptions of what constitutes, say, a .7 correlation could widely vary.</w:t>
      </w:r>
      <w:r w:rsidR="00E410AE" w:rsidRPr="00922135">
        <w:t xml:space="preserve"> Further, while Strain et al. (2023) argues that participants make indirect comparisons, they are not true comparisons from plot to plot.</w:t>
      </w:r>
      <w:r w:rsidRPr="00922135">
        <w:t xml:space="preserve"> Thus, like the direct estimation paradigm, the accuracy measure is limited by subjectivity of rating and high variance. </w:t>
      </w:r>
      <w:r w:rsidR="00E410AE" w:rsidRPr="00922135">
        <w:t xml:space="preserve">It is argued that other methods such as the JND and discrimination paradigms are better equipped at dealing with ‘objective’ measures and providing explanations and context for singular plots. However, as the study was conducted to result in design implications, these methodologies may be less useful than direct estimation. This is because, in real world settings, people typically see plots in isolation rather than two plots together to see where the middle difference is. </w:t>
      </w:r>
    </w:p>
    <w:p w14:paraId="668F45D3" w14:textId="6E87B915" w:rsidR="00904CC4" w:rsidRDefault="00E410AE">
      <w:r w:rsidRPr="00922135">
        <w:t>A final potential limitation regards to the experimental design.</w:t>
      </w:r>
      <w:r w:rsidR="00535C98" w:rsidRPr="00922135">
        <w:t xml:space="preserve"> First, seeing 180 sequential plots is not how people typically view visualisations in real-world settings</w:t>
      </w:r>
      <w:r w:rsidR="00904CC4">
        <w:t xml:space="preserve">. Further, in research and dissemination, plots are rarely shown as </w:t>
      </w:r>
      <w:r w:rsidR="00904CC4" w:rsidRPr="00904CC4">
        <w:rPr>
          <w:i/>
          <w:iCs/>
        </w:rPr>
        <w:t>S</w:t>
      </w:r>
      <w:r w:rsidR="00904CC4">
        <w:t>, they typically have titles, colours, axes, and ticks. T</w:t>
      </w:r>
      <w:r w:rsidR="00535C98" w:rsidRPr="00922135">
        <w:t xml:space="preserve">hus, the findings may lack generalisability to real-world settings. However, this issue is mitigated by the findings of the study suggesting significant differences between conditions. Further, </w:t>
      </w:r>
      <w:r w:rsidR="00904CC4">
        <w:t xml:space="preserve">by using scatterplots </w:t>
      </w:r>
      <w:r w:rsidR="00904CC4" w:rsidRPr="00904CC4">
        <w:rPr>
          <w:i/>
          <w:iCs/>
        </w:rPr>
        <w:t>S</w:t>
      </w:r>
      <w:r w:rsidR="00904CC4">
        <w:t xml:space="preserve"> we were able to determine that the condition was the sole driver of changes in error and accuracy.</w:t>
      </w:r>
    </w:p>
    <w:p w14:paraId="21D2333C" w14:textId="383122D6" w:rsidR="000320FB" w:rsidRPr="00340FCE" w:rsidRDefault="00904CC4">
      <w:r>
        <w:t>An additional component to this limitation is the possibility</w:t>
      </w:r>
      <w:r w:rsidR="00E410AE" w:rsidRPr="00922135">
        <w:t xml:space="preserve"> that the study design elicited </w:t>
      </w:r>
      <w:r>
        <w:t>extraneous</w:t>
      </w:r>
      <w:r w:rsidR="00E410AE" w:rsidRPr="00922135">
        <w:t xml:space="preserve"> effects</w:t>
      </w:r>
      <w:r>
        <w:t>, like fatigue effects,</w:t>
      </w:r>
      <w:r w:rsidR="00E410AE" w:rsidRPr="00922135">
        <w:t xml:space="preserve"> that may have biased study results and lowered or inflated performance. For instance, participants spent on average</w:t>
      </w:r>
      <w:r w:rsidR="00535C98" w:rsidRPr="00922135">
        <w:t xml:space="preserve"> 39 minutes (SD = 14 mins) on the experiment whereby they went through 180 plots</w:t>
      </w:r>
      <w:r w:rsidR="00E410AE" w:rsidRPr="00922135">
        <w:t xml:space="preserve">. </w:t>
      </w:r>
      <w:r w:rsidR="00535C98" w:rsidRPr="00922135">
        <w:t>While visual masks were present, no breaks or active rests, e.g., non-experimental task</w:t>
      </w:r>
      <w:r>
        <w:t>s</w:t>
      </w:r>
      <w:r w:rsidR="00535C98" w:rsidRPr="00922135">
        <w:t xml:space="preserve">, were given to participants. Commonly, fatigue effects are present towards the end of the study; the exploratory analysis including the first and second half of the experiment suggested that </w:t>
      </w:r>
      <w:r w:rsidR="008932D9" w:rsidRPr="00922135">
        <w:t>fatigue</w:t>
      </w:r>
      <w:r>
        <w:t>, training, or</w:t>
      </w:r>
      <w:r w:rsidR="008932D9" w:rsidRPr="00922135">
        <w:t xml:space="preserve"> practice effects </w:t>
      </w:r>
      <w:r w:rsidR="00535C98" w:rsidRPr="00922135">
        <w:t>w</w:t>
      </w:r>
      <w:r w:rsidR="008932D9" w:rsidRPr="00922135">
        <w:t>ere</w:t>
      </w:r>
      <w:r w:rsidR="00535C98" w:rsidRPr="00922135">
        <w:t xml:space="preserve"> not significantly present. However, it is possible that </w:t>
      </w:r>
      <w:r>
        <w:t>these</w:t>
      </w:r>
      <w:r w:rsidR="00535C98" w:rsidRPr="00922135">
        <w:t xml:space="preserve"> effects could have been present earlier than half-way through</w:t>
      </w:r>
      <w:r>
        <w:t xml:space="preserve"> the experiment</w:t>
      </w:r>
      <w:r w:rsidR="00535C98" w:rsidRPr="00922135">
        <w:t xml:space="preserve">. Future research could further partition the timing to assess how fatigue or boredom influences this specific study design in exploratory analyses. However, much research suggests that fatigue effects are </w:t>
      </w:r>
      <w:r w:rsidR="008932D9" w:rsidRPr="00922135">
        <w:t>unavoidable regardless of countermeasure.</w:t>
      </w:r>
      <w:r w:rsidR="00535C98" w:rsidRPr="00922135">
        <w:t xml:space="preserve"> Regardless of this, the findings were consistent with H1 and H2 and with prior findings of the same methodology.  </w:t>
      </w:r>
    </w:p>
    <w:p w14:paraId="5DAB6173" w14:textId="189F8C45" w:rsidR="00091127" w:rsidRDefault="00553AF0">
      <w:pPr>
        <w:rPr>
          <w:b/>
          <w:bCs/>
        </w:rPr>
      </w:pPr>
      <w:r>
        <w:rPr>
          <w:b/>
          <w:bCs/>
        </w:rPr>
        <w:t>SOMETHING REGARDING LAKATOS and LAKENS</w:t>
      </w:r>
    </w:p>
    <w:p w14:paraId="5FAF4E4C" w14:textId="1127FEAC" w:rsidR="00091127" w:rsidRDefault="009254F4">
      <w:pPr>
        <w:rPr>
          <w:b/>
          <w:bCs/>
        </w:rPr>
      </w:pPr>
      <w:r w:rsidRPr="009254F4">
        <w:rPr>
          <w:b/>
          <w:bCs/>
        </w:rPr>
        <w:t>https://lakens.github.io/statistical_inferences/</w:t>
      </w:r>
    </w:p>
    <w:p w14:paraId="45714554" w14:textId="590E87BC" w:rsidR="00091127" w:rsidRDefault="00145F85">
      <w:pPr>
        <w:rPr>
          <w:b/>
          <w:bCs/>
        </w:rPr>
      </w:pPr>
      <w:r>
        <w:rPr>
          <w:b/>
          <w:bCs/>
        </w:rPr>
        <w:t>Future directions</w:t>
      </w:r>
    </w:p>
    <w:p w14:paraId="287F1A4E" w14:textId="2C0D5429" w:rsidR="00904CC4" w:rsidRPr="00922135" w:rsidRDefault="008066C2">
      <w:r w:rsidRPr="00922135">
        <w:lastRenderedPageBreak/>
        <w:t xml:space="preserve">Overall, the study excelled </w:t>
      </w:r>
      <w:r w:rsidR="00904CC4">
        <w:t>and possessed several excellent strengths</w:t>
      </w:r>
      <w:r w:rsidRPr="00922135">
        <w:t xml:space="preserve">. Importantly, future research can build on this in several ways. First, the nonlinear decay transformation described and implemented in Strain et al. (2023) has been used </w:t>
      </w:r>
      <w:r w:rsidR="00904CC4">
        <w:t>with</w:t>
      </w:r>
      <w:r w:rsidRPr="00922135">
        <w:t xml:space="preserve"> </w:t>
      </w:r>
      <w:r w:rsidR="000C06F8" w:rsidRPr="00922135">
        <w:t>two-point</w:t>
      </w:r>
      <w:r w:rsidRPr="00922135">
        <w:t xml:space="preserve"> encoding factors: opacity/contrast and size. Future research could add to this and implement additional point encoding</w:t>
      </w:r>
      <w:r w:rsidR="000C06F8" w:rsidRPr="00922135">
        <w:t xml:space="preserve"> features. For instance, a study could replicate the methodology used in this study but change the point encoding feature of size to other features such as colour, shape/symbol, texture/pattern, </w:t>
      </w:r>
      <w:r w:rsidR="00904CC4">
        <w:t>or</w:t>
      </w:r>
      <w:r w:rsidR="000C06F8" w:rsidRPr="00922135">
        <w:t xml:space="preserve"> boldness of outline</w:t>
      </w:r>
      <w:r w:rsidR="00904CC4">
        <w:t xml:space="preserve"> among others</w:t>
      </w:r>
      <w:r w:rsidR="000C06F8" w:rsidRPr="00922135">
        <w:t xml:space="preserve">. </w:t>
      </w:r>
      <w:r w:rsidR="00740A66" w:rsidRPr="00922135">
        <w:t>By examining additional point encoding features, the theoretical basis of the nonlinear decay transformation can be increased</w:t>
      </w:r>
      <w:r w:rsidR="00904CC4">
        <w:t xml:space="preserve"> and eventually an ideal point encoding feature can be found</w:t>
      </w:r>
      <w:r w:rsidR="00740A66" w:rsidRPr="00922135">
        <w:t xml:space="preserve">. </w:t>
      </w:r>
    </w:p>
    <w:p w14:paraId="6CE340C6" w14:textId="65ABDDCE" w:rsidR="00740A66" w:rsidRPr="00922135" w:rsidRDefault="00740A66">
      <w:r w:rsidRPr="00922135">
        <w:t>Second, as the literature on negative correlations is lacking, researchers examining correlations and aiming to provide design implications should include negative correlation plots in their experiments. This would be beneficial for two reasons. First, this will falsify whether the nonlinear decay transformation improves correlation estimation in negative correlations.</w:t>
      </w:r>
      <w:r w:rsidR="00C47E57" w:rsidRPr="00922135">
        <w:t xml:space="preserve"> While one can assume that if it works with positive correlations it should work with negative ones, this is not known. </w:t>
      </w:r>
      <w:r w:rsidRPr="00922135">
        <w:t xml:space="preserve">Second, if the method works with negative correlation, it will strengthen design recommendations by having a technique that </w:t>
      </w:r>
      <w:r w:rsidR="00C47E57" w:rsidRPr="00922135">
        <w:t xml:space="preserve">works across correlation strengths. </w:t>
      </w:r>
    </w:p>
    <w:p w14:paraId="6E7A62B0" w14:textId="319BE720" w:rsidR="00145F85" w:rsidRPr="00922135" w:rsidRDefault="00C47E57">
      <w:r w:rsidRPr="00922135">
        <w:t xml:space="preserve">Third, while the size and contrast experiments can be compared by the standardised effect size of Cohen’s d, the high variance in correlation estimates means that this comparison is unideal. It cannot currently be said which point encoding feature works best. Thus, researchers should compare point encoding features using the nonlinear decay transformation in the same experiment. This would be useful to assess whether, for instance, a size, contrast, or shape method is best individually. </w:t>
      </w:r>
    </w:p>
    <w:p w14:paraId="5CC0FBBE" w14:textId="0A706139" w:rsidR="00091127" w:rsidRPr="00922135" w:rsidRDefault="00C47E57">
      <w:r w:rsidRPr="00922135">
        <w:t xml:space="preserve">Finally, the point encoding methods could be combined. For instance, a size and contrast experiment could be conducted comparing nonlinear size, nonlinear contrast, standard, and a nonlinear size-contrast conditions to assess if combining these transformations improve accuracy and reduce error size. </w:t>
      </w:r>
      <w:r w:rsidR="005510CF" w:rsidRPr="00922135">
        <w:t xml:space="preserve">This would be beneficial as there is potential to maximise the potency of the nonlinear decay transformation and produce data visualisations that people can estimate accurately and precisely. </w:t>
      </w:r>
    </w:p>
    <w:p w14:paraId="158401FD" w14:textId="7D38C899" w:rsidR="00091127" w:rsidRDefault="0086173A">
      <w:pPr>
        <w:rPr>
          <w:b/>
          <w:bCs/>
        </w:rPr>
      </w:pPr>
      <w:r>
        <w:rPr>
          <w:b/>
          <w:bCs/>
        </w:rPr>
        <w:t>Conclusion</w:t>
      </w:r>
    </w:p>
    <w:p w14:paraId="425269CD" w14:textId="0AE7CD29" w:rsidR="0086173A" w:rsidRPr="00340FCE" w:rsidRDefault="00BF7A7E">
      <w:r w:rsidRPr="00340FCE">
        <w:t xml:space="preserve">The present study had the goal of assessing whether the nonlinear decay parameter described in Strain et al. (2023) would be effective when the point encoding feature of size was used instead of contrast. Importantly, H1 and H2 were supported. The nonlinear decay condition produced significantly lower error than the other conditions. However, the inverted condition did not possess the highest error rates – the standard size condition did. Further, additional analyses, while exploratory, suggested some important findings. First, graph literacy reducing the significant comparisons between standard-inverted and linear-nonlinear. Second, </w:t>
      </w:r>
      <w:r w:rsidR="00E10A80" w:rsidRPr="00340FCE">
        <w:t xml:space="preserve">SOMETHING ABOUT DOT PITCH&gt;&gt;&gt;&gt;&gt;&gt;. Finally, at the weak correlation level, .2 to .39, participants error rates non-significantly differed between conditions. Overall, some important implications can be gleaned from the study including that the nonlinear decay transformation is effective at improving correlation perception in participants when the point encoding feature of size is used. While some limitations are present in the study, these are minimised by the study design and can be addressed in future research. Finally, future research can build upon the nonlinear decay transformation research to further improve correlation perception in people. If this occurs, data visualisation research can be revolutionised and allow people to access enhanced scientific communication worldwide.  </w:t>
      </w:r>
    </w:p>
    <w:p w14:paraId="17C41E6D" w14:textId="77777777" w:rsidR="00091127" w:rsidRDefault="00091127">
      <w:pPr>
        <w:rPr>
          <w:b/>
          <w:bCs/>
        </w:rPr>
      </w:pPr>
    </w:p>
    <w:p w14:paraId="18DCE009" w14:textId="77777777" w:rsidR="00091127" w:rsidRDefault="00091127">
      <w:pPr>
        <w:rPr>
          <w:b/>
          <w:bCs/>
        </w:rPr>
      </w:pPr>
    </w:p>
    <w:p w14:paraId="5E566D6D" w14:textId="77777777" w:rsidR="006F26AD" w:rsidRPr="0036524D" w:rsidRDefault="006F26AD">
      <w:pPr>
        <w:rPr>
          <w:b/>
          <w:bCs/>
        </w:rPr>
      </w:pPr>
    </w:p>
    <w:sectPr w:rsidR="006F26AD" w:rsidRPr="0036524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F6FAC8" w14:textId="77777777" w:rsidR="008941BE" w:rsidRDefault="008941BE" w:rsidP="00CC22CA">
      <w:pPr>
        <w:spacing w:after="0" w:line="240" w:lineRule="auto"/>
      </w:pPr>
      <w:r>
        <w:separator/>
      </w:r>
    </w:p>
  </w:endnote>
  <w:endnote w:type="continuationSeparator" w:id="0">
    <w:p w14:paraId="3434C8E9" w14:textId="77777777" w:rsidR="008941BE" w:rsidRDefault="008941BE" w:rsidP="00CC22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CBC73E" w14:textId="77777777" w:rsidR="008941BE" w:rsidRDefault="008941BE" w:rsidP="00CC22CA">
      <w:pPr>
        <w:spacing w:after="0" w:line="240" w:lineRule="auto"/>
      </w:pPr>
      <w:r>
        <w:separator/>
      </w:r>
    </w:p>
  </w:footnote>
  <w:footnote w:type="continuationSeparator" w:id="0">
    <w:p w14:paraId="03544C63" w14:textId="77777777" w:rsidR="008941BE" w:rsidRDefault="008941BE" w:rsidP="00CC22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052746"/>
    <w:multiLevelType w:val="hybridMultilevel"/>
    <w:tmpl w:val="73EA517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846109A"/>
    <w:multiLevelType w:val="hybridMultilevel"/>
    <w:tmpl w:val="05EEE2C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F847E25"/>
    <w:multiLevelType w:val="hybridMultilevel"/>
    <w:tmpl w:val="4080D42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B3D3031"/>
    <w:multiLevelType w:val="hybridMultilevel"/>
    <w:tmpl w:val="0F8A65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F2A3277"/>
    <w:multiLevelType w:val="hybridMultilevel"/>
    <w:tmpl w:val="6C2EA428"/>
    <w:lvl w:ilvl="0" w:tplc="6EA29B4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08050732">
    <w:abstractNumId w:val="4"/>
  </w:num>
  <w:num w:numId="2" w16cid:durableId="2139253173">
    <w:abstractNumId w:val="1"/>
  </w:num>
  <w:num w:numId="3" w16cid:durableId="1917589385">
    <w:abstractNumId w:val="2"/>
  </w:num>
  <w:num w:numId="4" w16cid:durableId="1451514148">
    <w:abstractNumId w:val="3"/>
  </w:num>
  <w:num w:numId="5" w16cid:durableId="9945253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69E0"/>
    <w:rsid w:val="00015D02"/>
    <w:rsid w:val="0002736C"/>
    <w:rsid w:val="000320FB"/>
    <w:rsid w:val="000370C7"/>
    <w:rsid w:val="00037C52"/>
    <w:rsid w:val="000418FD"/>
    <w:rsid w:val="00044069"/>
    <w:rsid w:val="00052775"/>
    <w:rsid w:val="00055F19"/>
    <w:rsid w:val="00077239"/>
    <w:rsid w:val="00082248"/>
    <w:rsid w:val="000869E0"/>
    <w:rsid w:val="00087850"/>
    <w:rsid w:val="00091127"/>
    <w:rsid w:val="000C06F8"/>
    <w:rsid w:val="000C0FE4"/>
    <w:rsid w:val="000D540D"/>
    <w:rsid w:val="000E0A5D"/>
    <w:rsid w:val="001158AD"/>
    <w:rsid w:val="00121365"/>
    <w:rsid w:val="00126F69"/>
    <w:rsid w:val="00145F85"/>
    <w:rsid w:val="0015180E"/>
    <w:rsid w:val="0016390D"/>
    <w:rsid w:val="00164641"/>
    <w:rsid w:val="0018098F"/>
    <w:rsid w:val="001877C9"/>
    <w:rsid w:val="001C329E"/>
    <w:rsid w:val="001D297A"/>
    <w:rsid w:val="001D58EF"/>
    <w:rsid w:val="001E7457"/>
    <w:rsid w:val="001F616F"/>
    <w:rsid w:val="001F7404"/>
    <w:rsid w:val="0020093C"/>
    <w:rsid w:val="00236CBA"/>
    <w:rsid w:val="00237BEE"/>
    <w:rsid w:val="002534B0"/>
    <w:rsid w:val="00254821"/>
    <w:rsid w:val="00262A79"/>
    <w:rsid w:val="002767FA"/>
    <w:rsid w:val="002A22D6"/>
    <w:rsid w:val="002B387B"/>
    <w:rsid w:val="002D1C15"/>
    <w:rsid w:val="002E7F17"/>
    <w:rsid w:val="002F286C"/>
    <w:rsid w:val="002F30F5"/>
    <w:rsid w:val="002F6C1D"/>
    <w:rsid w:val="00303787"/>
    <w:rsid w:val="00322BB8"/>
    <w:rsid w:val="00333FBE"/>
    <w:rsid w:val="003346CD"/>
    <w:rsid w:val="00340FCE"/>
    <w:rsid w:val="00344D3D"/>
    <w:rsid w:val="003505BF"/>
    <w:rsid w:val="0036199B"/>
    <w:rsid w:val="00363AB0"/>
    <w:rsid w:val="0036524D"/>
    <w:rsid w:val="003900A4"/>
    <w:rsid w:val="003909B5"/>
    <w:rsid w:val="003971CB"/>
    <w:rsid w:val="003A18B1"/>
    <w:rsid w:val="003C03A5"/>
    <w:rsid w:val="003F0F54"/>
    <w:rsid w:val="00451B56"/>
    <w:rsid w:val="00453F18"/>
    <w:rsid w:val="00456844"/>
    <w:rsid w:val="00456C2D"/>
    <w:rsid w:val="00475ECE"/>
    <w:rsid w:val="004818AA"/>
    <w:rsid w:val="00493609"/>
    <w:rsid w:val="004B29C1"/>
    <w:rsid w:val="004B4280"/>
    <w:rsid w:val="004B684D"/>
    <w:rsid w:val="004E3F17"/>
    <w:rsid w:val="004E7A7B"/>
    <w:rsid w:val="00530C43"/>
    <w:rsid w:val="00535C98"/>
    <w:rsid w:val="00542520"/>
    <w:rsid w:val="005510CF"/>
    <w:rsid w:val="00553AF0"/>
    <w:rsid w:val="00573AF1"/>
    <w:rsid w:val="005847A1"/>
    <w:rsid w:val="00593D55"/>
    <w:rsid w:val="005A5E2A"/>
    <w:rsid w:val="005B65AF"/>
    <w:rsid w:val="005D40CE"/>
    <w:rsid w:val="005D4B07"/>
    <w:rsid w:val="005D7EB2"/>
    <w:rsid w:val="005E5D5C"/>
    <w:rsid w:val="00601668"/>
    <w:rsid w:val="00611BA4"/>
    <w:rsid w:val="006260E3"/>
    <w:rsid w:val="00632C21"/>
    <w:rsid w:val="0065025F"/>
    <w:rsid w:val="0066237D"/>
    <w:rsid w:val="006906F9"/>
    <w:rsid w:val="00697724"/>
    <w:rsid w:val="006A39F5"/>
    <w:rsid w:val="006C1BC0"/>
    <w:rsid w:val="006C6B94"/>
    <w:rsid w:val="006D13DB"/>
    <w:rsid w:val="006D7D5B"/>
    <w:rsid w:val="006E01F4"/>
    <w:rsid w:val="006E606E"/>
    <w:rsid w:val="006F184D"/>
    <w:rsid w:val="006F26AD"/>
    <w:rsid w:val="006F39BD"/>
    <w:rsid w:val="007038A6"/>
    <w:rsid w:val="00707D7F"/>
    <w:rsid w:val="00710F4B"/>
    <w:rsid w:val="007268B6"/>
    <w:rsid w:val="007330C4"/>
    <w:rsid w:val="00740A66"/>
    <w:rsid w:val="00742A0C"/>
    <w:rsid w:val="00742BD0"/>
    <w:rsid w:val="007579E4"/>
    <w:rsid w:val="00763AED"/>
    <w:rsid w:val="00795A10"/>
    <w:rsid w:val="007A0805"/>
    <w:rsid w:val="007A3D4C"/>
    <w:rsid w:val="007B6143"/>
    <w:rsid w:val="007B6351"/>
    <w:rsid w:val="007C4568"/>
    <w:rsid w:val="007D70E0"/>
    <w:rsid w:val="007E5102"/>
    <w:rsid w:val="007F229C"/>
    <w:rsid w:val="007F2FFF"/>
    <w:rsid w:val="00800A50"/>
    <w:rsid w:val="008066C2"/>
    <w:rsid w:val="008248E3"/>
    <w:rsid w:val="0083511A"/>
    <w:rsid w:val="0083660E"/>
    <w:rsid w:val="0083705D"/>
    <w:rsid w:val="00845AB6"/>
    <w:rsid w:val="0086173A"/>
    <w:rsid w:val="00867D05"/>
    <w:rsid w:val="00870803"/>
    <w:rsid w:val="0088247A"/>
    <w:rsid w:val="008838CE"/>
    <w:rsid w:val="008932D9"/>
    <w:rsid w:val="008941BE"/>
    <w:rsid w:val="008A2033"/>
    <w:rsid w:val="008B27B3"/>
    <w:rsid w:val="008B79F4"/>
    <w:rsid w:val="008C7017"/>
    <w:rsid w:val="008E59DF"/>
    <w:rsid w:val="008F23C0"/>
    <w:rsid w:val="00904CC4"/>
    <w:rsid w:val="00913BBA"/>
    <w:rsid w:val="00921126"/>
    <w:rsid w:val="00922135"/>
    <w:rsid w:val="009254F4"/>
    <w:rsid w:val="0093734A"/>
    <w:rsid w:val="0093769C"/>
    <w:rsid w:val="00945FAF"/>
    <w:rsid w:val="00947974"/>
    <w:rsid w:val="00952C22"/>
    <w:rsid w:val="009567E2"/>
    <w:rsid w:val="00962CCC"/>
    <w:rsid w:val="00971151"/>
    <w:rsid w:val="00972327"/>
    <w:rsid w:val="0097241A"/>
    <w:rsid w:val="009746E2"/>
    <w:rsid w:val="00977971"/>
    <w:rsid w:val="009B138F"/>
    <w:rsid w:val="009B4EAD"/>
    <w:rsid w:val="009D3245"/>
    <w:rsid w:val="009E5621"/>
    <w:rsid w:val="00A02E03"/>
    <w:rsid w:val="00A22BB1"/>
    <w:rsid w:val="00A258DB"/>
    <w:rsid w:val="00A306FA"/>
    <w:rsid w:val="00A31FC6"/>
    <w:rsid w:val="00A33E47"/>
    <w:rsid w:val="00A345D3"/>
    <w:rsid w:val="00A50F08"/>
    <w:rsid w:val="00A6290F"/>
    <w:rsid w:val="00A67B61"/>
    <w:rsid w:val="00A71091"/>
    <w:rsid w:val="00A915A1"/>
    <w:rsid w:val="00A9622D"/>
    <w:rsid w:val="00AA5BCC"/>
    <w:rsid w:val="00AA5CC0"/>
    <w:rsid w:val="00AB1D32"/>
    <w:rsid w:val="00AD7394"/>
    <w:rsid w:val="00AE1172"/>
    <w:rsid w:val="00AE159D"/>
    <w:rsid w:val="00AE2B10"/>
    <w:rsid w:val="00AE3671"/>
    <w:rsid w:val="00B11366"/>
    <w:rsid w:val="00B17CC6"/>
    <w:rsid w:val="00B279F6"/>
    <w:rsid w:val="00B44FB1"/>
    <w:rsid w:val="00B52768"/>
    <w:rsid w:val="00B54042"/>
    <w:rsid w:val="00B55640"/>
    <w:rsid w:val="00B57FD4"/>
    <w:rsid w:val="00B638AD"/>
    <w:rsid w:val="00B91E62"/>
    <w:rsid w:val="00BA3245"/>
    <w:rsid w:val="00BA3FCD"/>
    <w:rsid w:val="00BB3D47"/>
    <w:rsid w:val="00BB6D75"/>
    <w:rsid w:val="00BB6F57"/>
    <w:rsid w:val="00BD3C96"/>
    <w:rsid w:val="00BF6C9B"/>
    <w:rsid w:val="00BF7A7E"/>
    <w:rsid w:val="00C120BA"/>
    <w:rsid w:val="00C134CE"/>
    <w:rsid w:val="00C25C9E"/>
    <w:rsid w:val="00C31E43"/>
    <w:rsid w:val="00C325F6"/>
    <w:rsid w:val="00C3661F"/>
    <w:rsid w:val="00C379B4"/>
    <w:rsid w:val="00C4243F"/>
    <w:rsid w:val="00C47E57"/>
    <w:rsid w:val="00C85378"/>
    <w:rsid w:val="00C92020"/>
    <w:rsid w:val="00C92452"/>
    <w:rsid w:val="00C96A71"/>
    <w:rsid w:val="00CA055F"/>
    <w:rsid w:val="00CA3B0A"/>
    <w:rsid w:val="00CC22CA"/>
    <w:rsid w:val="00CD637D"/>
    <w:rsid w:val="00CF6109"/>
    <w:rsid w:val="00D07A41"/>
    <w:rsid w:val="00D12EFD"/>
    <w:rsid w:val="00D140D0"/>
    <w:rsid w:val="00D237CC"/>
    <w:rsid w:val="00D5613C"/>
    <w:rsid w:val="00D80365"/>
    <w:rsid w:val="00D80B2D"/>
    <w:rsid w:val="00D91CE1"/>
    <w:rsid w:val="00DA023D"/>
    <w:rsid w:val="00DA7658"/>
    <w:rsid w:val="00DC3974"/>
    <w:rsid w:val="00DE0841"/>
    <w:rsid w:val="00DE278C"/>
    <w:rsid w:val="00E00A90"/>
    <w:rsid w:val="00E10A80"/>
    <w:rsid w:val="00E410AE"/>
    <w:rsid w:val="00E442AD"/>
    <w:rsid w:val="00E44C8E"/>
    <w:rsid w:val="00E52A8F"/>
    <w:rsid w:val="00E54FB6"/>
    <w:rsid w:val="00E82149"/>
    <w:rsid w:val="00EE579D"/>
    <w:rsid w:val="00F12A11"/>
    <w:rsid w:val="00F1646F"/>
    <w:rsid w:val="00F27A09"/>
    <w:rsid w:val="00F42DFC"/>
    <w:rsid w:val="00F432F5"/>
    <w:rsid w:val="00F43C1A"/>
    <w:rsid w:val="00F5156C"/>
    <w:rsid w:val="00F55E16"/>
    <w:rsid w:val="00F576FA"/>
    <w:rsid w:val="00F8198B"/>
    <w:rsid w:val="00F92531"/>
    <w:rsid w:val="00F929BC"/>
    <w:rsid w:val="00FC0121"/>
    <w:rsid w:val="00FD265C"/>
    <w:rsid w:val="00FD4F12"/>
    <w:rsid w:val="00FE4941"/>
    <w:rsid w:val="00FF429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BBF7A4"/>
  <w15:chartTrackingRefBased/>
  <w15:docId w15:val="{325549B9-F3B6-4BD8-A94C-B2A30328B3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2248"/>
    <w:rPr>
      <w:color w:val="808080"/>
    </w:rPr>
  </w:style>
  <w:style w:type="character" w:customStyle="1" w:styleId="given-name">
    <w:name w:val="given-name"/>
    <w:basedOn w:val="DefaultParagraphFont"/>
    <w:rsid w:val="00A22BB1"/>
  </w:style>
  <w:style w:type="character" w:customStyle="1" w:styleId="text">
    <w:name w:val="text"/>
    <w:basedOn w:val="DefaultParagraphFont"/>
    <w:rsid w:val="00A22BB1"/>
  </w:style>
  <w:style w:type="paragraph" w:styleId="Header">
    <w:name w:val="header"/>
    <w:basedOn w:val="Normal"/>
    <w:link w:val="HeaderChar"/>
    <w:uiPriority w:val="99"/>
    <w:unhideWhenUsed/>
    <w:rsid w:val="00CC22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C22CA"/>
  </w:style>
  <w:style w:type="paragraph" w:styleId="Footer">
    <w:name w:val="footer"/>
    <w:basedOn w:val="Normal"/>
    <w:link w:val="FooterChar"/>
    <w:uiPriority w:val="99"/>
    <w:unhideWhenUsed/>
    <w:rsid w:val="00CC22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22CA"/>
  </w:style>
  <w:style w:type="paragraph" w:styleId="HTMLPreformatted">
    <w:name w:val="HTML Preformatted"/>
    <w:basedOn w:val="Normal"/>
    <w:link w:val="HTMLPreformattedChar"/>
    <w:uiPriority w:val="99"/>
    <w:unhideWhenUsed/>
    <w:rsid w:val="000440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en-GB"/>
      <w14:ligatures w14:val="none"/>
    </w:rPr>
  </w:style>
  <w:style w:type="character" w:customStyle="1" w:styleId="HTMLPreformattedChar">
    <w:name w:val="HTML Preformatted Char"/>
    <w:basedOn w:val="DefaultParagraphFont"/>
    <w:link w:val="HTMLPreformatted"/>
    <w:uiPriority w:val="99"/>
    <w:rsid w:val="00044069"/>
    <w:rPr>
      <w:rFonts w:ascii="Courier New" w:eastAsia="Times New Roman" w:hAnsi="Courier New" w:cs="Courier New"/>
      <w:kern w:val="0"/>
      <w:sz w:val="20"/>
      <w:szCs w:val="20"/>
      <w:lang w:eastAsia="en-GB"/>
      <w14:ligatures w14:val="none"/>
    </w:rPr>
  </w:style>
  <w:style w:type="character" w:customStyle="1" w:styleId="gnd-iwgdh3b">
    <w:name w:val="gnd-iwgdh3b"/>
    <w:basedOn w:val="DefaultParagraphFont"/>
    <w:rsid w:val="00044069"/>
  </w:style>
  <w:style w:type="paragraph" w:styleId="ListParagraph">
    <w:name w:val="List Paragraph"/>
    <w:basedOn w:val="Normal"/>
    <w:uiPriority w:val="34"/>
    <w:qFormat/>
    <w:rsid w:val="00867D05"/>
    <w:pPr>
      <w:ind w:left="720"/>
      <w:contextualSpacing/>
    </w:pPr>
  </w:style>
  <w:style w:type="character" w:styleId="Hyperlink">
    <w:name w:val="Hyperlink"/>
    <w:basedOn w:val="DefaultParagraphFont"/>
    <w:uiPriority w:val="99"/>
    <w:unhideWhenUsed/>
    <w:rsid w:val="00A306FA"/>
    <w:rPr>
      <w:color w:val="0563C1" w:themeColor="hyperlink"/>
      <w:u w:val="single"/>
    </w:rPr>
  </w:style>
  <w:style w:type="character" w:styleId="UnresolvedMention">
    <w:name w:val="Unresolved Mention"/>
    <w:basedOn w:val="DefaultParagraphFont"/>
    <w:uiPriority w:val="99"/>
    <w:semiHidden/>
    <w:unhideWhenUsed/>
    <w:rsid w:val="00A306FA"/>
    <w:rPr>
      <w:color w:val="605E5C"/>
      <w:shd w:val="clear" w:color="auto" w:fill="E1DFDD"/>
    </w:rPr>
  </w:style>
  <w:style w:type="character" w:styleId="FollowedHyperlink">
    <w:name w:val="FollowedHyperlink"/>
    <w:basedOn w:val="DefaultParagraphFont"/>
    <w:uiPriority w:val="99"/>
    <w:semiHidden/>
    <w:unhideWhenUsed/>
    <w:rsid w:val="00C379B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2066683">
      <w:bodyDiv w:val="1"/>
      <w:marLeft w:val="0"/>
      <w:marRight w:val="0"/>
      <w:marTop w:val="0"/>
      <w:marBottom w:val="0"/>
      <w:divBdr>
        <w:top w:val="none" w:sz="0" w:space="0" w:color="auto"/>
        <w:left w:val="none" w:sz="0" w:space="0" w:color="auto"/>
        <w:bottom w:val="none" w:sz="0" w:space="0" w:color="auto"/>
        <w:right w:val="none" w:sz="0" w:space="0" w:color="auto"/>
      </w:divBdr>
    </w:div>
    <w:div w:id="409547338">
      <w:bodyDiv w:val="1"/>
      <w:marLeft w:val="0"/>
      <w:marRight w:val="0"/>
      <w:marTop w:val="0"/>
      <w:marBottom w:val="0"/>
      <w:divBdr>
        <w:top w:val="none" w:sz="0" w:space="0" w:color="auto"/>
        <w:left w:val="none" w:sz="0" w:space="0" w:color="auto"/>
        <w:bottom w:val="none" w:sz="0" w:space="0" w:color="auto"/>
        <w:right w:val="none" w:sz="0" w:space="0" w:color="auto"/>
      </w:divBdr>
      <w:divsChild>
        <w:div w:id="1784882146">
          <w:marLeft w:val="0"/>
          <w:marRight w:val="0"/>
          <w:marTop w:val="0"/>
          <w:marBottom w:val="0"/>
          <w:divBdr>
            <w:top w:val="none" w:sz="0" w:space="0" w:color="auto"/>
            <w:left w:val="none" w:sz="0" w:space="0" w:color="auto"/>
            <w:bottom w:val="none" w:sz="0" w:space="0" w:color="auto"/>
            <w:right w:val="none" w:sz="0" w:space="0" w:color="auto"/>
          </w:divBdr>
        </w:div>
      </w:divsChild>
    </w:div>
    <w:div w:id="411121485">
      <w:bodyDiv w:val="1"/>
      <w:marLeft w:val="0"/>
      <w:marRight w:val="0"/>
      <w:marTop w:val="0"/>
      <w:marBottom w:val="0"/>
      <w:divBdr>
        <w:top w:val="none" w:sz="0" w:space="0" w:color="auto"/>
        <w:left w:val="none" w:sz="0" w:space="0" w:color="auto"/>
        <w:bottom w:val="none" w:sz="0" w:space="0" w:color="auto"/>
        <w:right w:val="none" w:sz="0" w:space="0" w:color="auto"/>
      </w:divBdr>
    </w:div>
    <w:div w:id="428702138">
      <w:bodyDiv w:val="1"/>
      <w:marLeft w:val="0"/>
      <w:marRight w:val="0"/>
      <w:marTop w:val="0"/>
      <w:marBottom w:val="0"/>
      <w:divBdr>
        <w:top w:val="none" w:sz="0" w:space="0" w:color="auto"/>
        <w:left w:val="none" w:sz="0" w:space="0" w:color="auto"/>
        <w:bottom w:val="none" w:sz="0" w:space="0" w:color="auto"/>
        <w:right w:val="none" w:sz="0" w:space="0" w:color="auto"/>
      </w:divBdr>
    </w:div>
    <w:div w:id="447241459">
      <w:bodyDiv w:val="1"/>
      <w:marLeft w:val="0"/>
      <w:marRight w:val="0"/>
      <w:marTop w:val="0"/>
      <w:marBottom w:val="0"/>
      <w:divBdr>
        <w:top w:val="none" w:sz="0" w:space="0" w:color="auto"/>
        <w:left w:val="none" w:sz="0" w:space="0" w:color="auto"/>
        <w:bottom w:val="none" w:sz="0" w:space="0" w:color="auto"/>
        <w:right w:val="none" w:sz="0" w:space="0" w:color="auto"/>
      </w:divBdr>
    </w:div>
    <w:div w:id="494734995">
      <w:bodyDiv w:val="1"/>
      <w:marLeft w:val="0"/>
      <w:marRight w:val="0"/>
      <w:marTop w:val="0"/>
      <w:marBottom w:val="0"/>
      <w:divBdr>
        <w:top w:val="none" w:sz="0" w:space="0" w:color="auto"/>
        <w:left w:val="none" w:sz="0" w:space="0" w:color="auto"/>
        <w:bottom w:val="none" w:sz="0" w:space="0" w:color="auto"/>
        <w:right w:val="none" w:sz="0" w:space="0" w:color="auto"/>
      </w:divBdr>
    </w:div>
    <w:div w:id="595134470">
      <w:bodyDiv w:val="1"/>
      <w:marLeft w:val="0"/>
      <w:marRight w:val="0"/>
      <w:marTop w:val="0"/>
      <w:marBottom w:val="0"/>
      <w:divBdr>
        <w:top w:val="none" w:sz="0" w:space="0" w:color="auto"/>
        <w:left w:val="none" w:sz="0" w:space="0" w:color="auto"/>
        <w:bottom w:val="none" w:sz="0" w:space="0" w:color="auto"/>
        <w:right w:val="none" w:sz="0" w:space="0" w:color="auto"/>
      </w:divBdr>
    </w:div>
    <w:div w:id="695738505">
      <w:bodyDiv w:val="1"/>
      <w:marLeft w:val="0"/>
      <w:marRight w:val="0"/>
      <w:marTop w:val="0"/>
      <w:marBottom w:val="0"/>
      <w:divBdr>
        <w:top w:val="none" w:sz="0" w:space="0" w:color="auto"/>
        <w:left w:val="none" w:sz="0" w:space="0" w:color="auto"/>
        <w:bottom w:val="none" w:sz="0" w:space="0" w:color="auto"/>
        <w:right w:val="none" w:sz="0" w:space="0" w:color="auto"/>
      </w:divBdr>
    </w:div>
    <w:div w:id="989018040">
      <w:bodyDiv w:val="1"/>
      <w:marLeft w:val="0"/>
      <w:marRight w:val="0"/>
      <w:marTop w:val="0"/>
      <w:marBottom w:val="0"/>
      <w:divBdr>
        <w:top w:val="none" w:sz="0" w:space="0" w:color="auto"/>
        <w:left w:val="none" w:sz="0" w:space="0" w:color="auto"/>
        <w:bottom w:val="none" w:sz="0" w:space="0" w:color="auto"/>
        <w:right w:val="none" w:sz="0" w:space="0" w:color="auto"/>
      </w:divBdr>
    </w:div>
    <w:div w:id="1198199066">
      <w:bodyDiv w:val="1"/>
      <w:marLeft w:val="0"/>
      <w:marRight w:val="0"/>
      <w:marTop w:val="0"/>
      <w:marBottom w:val="0"/>
      <w:divBdr>
        <w:top w:val="none" w:sz="0" w:space="0" w:color="auto"/>
        <w:left w:val="none" w:sz="0" w:space="0" w:color="auto"/>
        <w:bottom w:val="none" w:sz="0" w:space="0" w:color="auto"/>
        <w:right w:val="none" w:sz="0" w:space="0" w:color="auto"/>
      </w:divBdr>
    </w:div>
    <w:div w:id="1214149369">
      <w:bodyDiv w:val="1"/>
      <w:marLeft w:val="0"/>
      <w:marRight w:val="0"/>
      <w:marTop w:val="0"/>
      <w:marBottom w:val="0"/>
      <w:divBdr>
        <w:top w:val="none" w:sz="0" w:space="0" w:color="auto"/>
        <w:left w:val="none" w:sz="0" w:space="0" w:color="auto"/>
        <w:bottom w:val="none" w:sz="0" w:space="0" w:color="auto"/>
        <w:right w:val="none" w:sz="0" w:space="0" w:color="auto"/>
      </w:divBdr>
    </w:div>
    <w:div w:id="1343626197">
      <w:bodyDiv w:val="1"/>
      <w:marLeft w:val="0"/>
      <w:marRight w:val="0"/>
      <w:marTop w:val="0"/>
      <w:marBottom w:val="0"/>
      <w:divBdr>
        <w:top w:val="none" w:sz="0" w:space="0" w:color="auto"/>
        <w:left w:val="none" w:sz="0" w:space="0" w:color="auto"/>
        <w:bottom w:val="none" w:sz="0" w:space="0" w:color="auto"/>
        <w:right w:val="none" w:sz="0" w:space="0" w:color="auto"/>
      </w:divBdr>
    </w:div>
    <w:div w:id="1371805125">
      <w:bodyDiv w:val="1"/>
      <w:marLeft w:val="0"/>
      <w:marRight w:val="0"/>
      <w:marTop w:val="0"/>
      <w:marBottom w:val="0"/>
      <w:divBdr>
        <w:top w:val="none" w:sz="0" w:space="0" w:color="auto"/>
        <w:left w:val="none" w:sz="0" w:space="0" w:color="auto"/>
        <w:bottom w:val="none" w:sz="0" w:space="0" w:color="auto"/>
        <w:right w:val="none" w:sz="0" w:space="0" w:color="auto"/>
      </w:divBdr>
    </w:div>
    <w:div w:id="1403019763">
      <w:bodyDiv w:val="1"/>
      <w:marLeft w:val="0"/>
      <w:marRight w:val="0"/>
      <w:marTop w:val="0"/>
      <w:marBottom w:val="0"/>
      <w:divBdr>
        <w:top w:val="none" w:sz="0" w:space="0" w:color="auto"/>
        <w:left w:val="none" w:sz="0" w:space="0" w:color="auto"/>
        <w:bottom w:val="none" w:sz="0" w:space="0" w:color="auto"/>
        <w:right w:val="none" w:sz="0" w:space="0" w:color="auto"/>
      </w:divBdr>
    </w:div>
    <w:div w:id="1424838292">
      <w:bodyDiv w:val="1"/>
      <w:marLeft w:val="0"/>
      <w:marRight w:val="0"/>
      <w:marTop w:val="0"/>
      <w:marBottom w:val="0"/>
      <w:divBdr>
        <w:top w:val="none" w:sz="0" w:space="0" w:color="auto"/>
        <w:left w:val="none" w:sz="0" w:space="0" w:color="auto"/>
        <w:bottom w:val="none" w:sz="0" w:space="0" w:color="auto"/>
        <w:right w:val="none" w:sz="0" w:space="0" w:color="auto"/>
      </w:divBdr>
    </w:div>
    <w:div w:id="1795906313">
      <w:bodyDiv w:val="1"/>
      <w:marLeft w:val="0"/>
      <w:marRight w:val="0"/>
      <w:marTop w:val="0"/>
      <w:marBottom w:val="0"/>
      <w:divBdr>
        <w:top w:val="none" w:sz="0" w:space="0" w:color="auto"/>
        <w:left w:val="none" w:sz="0" w:space="0" w:color="auto"/>
        <w:bottom w:val="none" w:sz="0" w:space="0" w:color="auto"/>
        <w:right w:val="none" w:sz="0" w:space="0" w:color="auto"/>
      </w:divBdr>
    </w:div>
    <w:div w:id="1959946989">
      <w:bodyDiv w:val="1"/>
      <w:marLeft w:val="0"/>
      <w:marRight w:val="0"/>
      <w:marTop w:val="0"/>
      <w:marBottom w:val="0"/>
      <w:divBdr>
        <w:top w:val="none" w:sz="0" w:space="0" w:color="auto"/>
        <w:left w:val="none" w:sz="0" w:space="0" w:color="auto"/>
        <w:bottom w:val="none" w:sz="0" w:space="0" w:color="auto"/>
        <w:right w:val="none" w:sz="0" w:space="0" w:color="auto"/>
      </w:divBdr>
    </w:div>
    <w:div w:id="2000771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web/packages/emmeans/vignettes/interactions.html" TargetMode="External"/><Relationship Id="rId13" Type="http://schemas.openxmlformats.org/officeDocument/2006/relationships/hyperlink" Target="https://statmodeling.stat.columbia.edu/2017/06/05/advice-psychology-researchers-changed-since-2013/" TargetMode="External"/><Relationship Id="rId3" Type="http://schemas.openxmlformats.org/officeDocument/2006/relationships/settings" Target="settings.xml"/><Relationship Id="rId7" Type="http://schemas.openxmlformats.org/officeDocument/2006/relationships/hyperlink" Target="https://stats.stackexchange.com/questions/598594/how-do-you-conduct-contrasts-pairwise-comparisons-for-a-lmer-when-your-iv-is" TargetMode="External"/><Relationship Id="rId12" Type="http://schemas.openxmlformats.org/officeDocument/2006/relationships/hyperlink" Target="https://statmodeling.stat.columbia.edu/2013/05/17/how-can-statisticians-help-psychologists-do-their-research-better/"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lakens.github.io/statistical_inferences/13-prereg.html"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www.sciencedirect.com/science/article/pii/S0022103116301925?via%3Dihub"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s://statmodeling.stat.columbia.edu/2016/08/24/balancing-bias-and-variance-in-the-design-of-behavioral-studies-the-importance-of-careful-measurement-in-randomized-experimen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047</TotalTime>
  <Pages>24</Pages>
  <Words>25848</Words>
  <Characters>147338</Characters>
  <Application>Microsoft Office Word</Application>
  <DocSecurity>0</DocSecurity>
  <Lines>1227</Lines>
  <Paragraphs>3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phael Derecki</dc:creator>
  <cp:keywords/>
  <dc:description/>
  <cp:lastModifiedBy>Raphael Derecki</cp:lastModifiedBy>
  <cp:revision>110</cp:revision>
  <dcterms:created xsi:type="dcterms:W3CDTF">2023-06-22T13:49:00Z</dcterms:created>
  <dcterms:modified xsi:type="dcterms:W3CDTF">2023-08-02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NjLdiQx"/&gt;&lt;style id="http://www.zotero.org/styles/apa" locale="en-GB" hasBibliography="1" bibliographyStyleHasBeenSet="0"/&gt;&lt;prefs&gt;&lt;pref name="fieldType" value="Field"/&gt;&lt;/prefs&gt;&lt;/data&gt;</vt:lpwstr>
  </property>
</Properties>
</file>